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837894" w14:textId="07F43475" w:rsidR="00A933F1" w:rsidRDefault="00A933F1" w:rsidP="002073FB">
      <w:pPr>
        <w:jc w:val="center"/>
      </w:pPr>
      <w:r>
        <w:t>Too Good to be False: A Critique of Statistical Heaven</w:t>
      </w:r>
    </w:p>
    <w:p w14:paraId="4B3D2172" w14:textId="77777777" w:rsidR="00A049E2" w:rsidRPr="00A933F1" w:rsidRDefault="00A049E2" w:rsidP="002073FB">
      <w:pPr>
        <w:jc w:val="center"/>
      </w:pPr>
    </w:p>
    <w:p w14:paraId="6AD63EDF" w14:textId="52F10F66" w:rsidR="00F44CFE" w:rsidRPr="005874BC" w:rsidRDefault="00D00734" w:rsidP="002073FB">
      <w:pPr>
        <w:jc w:val="center"/>
      </w:pPr>
      <w:commentRangeStart w:id="0"/>
      <w:r w:rsidRPr="005874BC">
        <w:t xml:space="preserve">Chris H.J. </w:t>
      </w:r>
      <w:r w:rsidR="00F44CFE" w:rsidRPr="005874BC">
        <w:t>Hartgerink</w:t>
      </w:r>
      <w:r w:rsidR="00F44CFE" w:rsidRPr="005874BC">
        <w:rPr>
          <w:vertAlign w:val="superscript"/>
        </w:rPr>
        <w:t>1</w:t>
      </w:r>
      <w:commentRangeEnd w:id="0"/>
      <w:r w:rsidR="00FB3485">
        <w:rPr>
          <w:rStyle w:val="CommentReference"/>
        </w:rPr>
        <w:commentReference w:id="0"/>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77777777" w:rsidR="00D00734" w:rsidRDefault="00D00734" w:rsidP="00B36576">
      <w:r>
        <w:t>WORD COUNT: XXXX words</w:t>
      </w:r>
    </w:p>
    <w:p w14:paraId="44D556A4" w14:textId="64D50C14" w:rsidR="00D00734" w:rsidRDefault="00CA7F64" w:rsidP="00CA7F64">
      <w:pPr>
        <w:jc w:val="center"/>
      </w:pPr>
      <w:r>
        <w:t>Author note</w:t>
      </w:r>
      <w:r w:rsidR="00D00734">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C2E9D16" w:rsidR="00F44CFE" w:rsidRPr="00D00734" w:rsidRDefault="00D00734" w:rsidP="00B36576">
      <w:r>
        <w:tab/>
      </w:r>
      <w:r>
        <w:rPr>
          <w:i/>
        </w:rPr>
        <w:t xml:space="preserve">Keywords: </w:t>
      </w:r>
      <w:r>
        <w:t>p-value, significance, underpowered, effect size, fisher</w:t>
      </w:r>
      <w:r w:rsidRPr="00F70F0A">
        <w:t xml:space="preserve"> </w:t>
      </w:r>
      <w:r w:rsidR="00F44CFE" w:rsidRPr="00F70F0A">
        <w:br w:type="page"/>
      </w:r>
    </w:p>
    <w:p w14:paraId="1790D8B1" w14:textId="09E9FAB4" w:rsidR="00F44CFE" w:rsidRPr="00E84BAE" w:rsidRDefault="00AA6DCE" w:rsidP="00B357C1">
      <w:pPr>
        <w:jc w:val="center"/>
        <w:rPr>
          <w:b/>
        </w:rPr>
      </w:pPr>
      <w:r w:rsidRPr="00AA6DCE">
        <w:rPr>
          <w:b/>
        </w:rPr>
        <w:lastRenderedPageBreak/>
        <w:t>Too Good to be False: A Critique of Statistical Heaven</w:t>
      </w:r>
    </w:p>
    <w:p w14:paraId="4B5E2BD4" w14:textId="5D323AE2" w:rsidR="001F1630" w:rsidRDefault="009E05F1" w:rsidP="001F1630">
      <w:pPr>
        <w:ind w:firstLine="708"/>
        <w:rPr>
          <w:highlight w:val="yellow"/>
        </w:rPr>
      </w:pPr>
      <w:r w:rsidRPr="00183CD5">
        <w:rPr>
          <w:highlight w:val="lightGray"/>
        </w:rPr>
        <w:t>Statistical h</w:t>
      </w:r>
      <w:r w:rsidR="000F346C" w:rsidRPr="00183CD5">
        <w:rPr>
          <w:highlight w:val="lightGray"/>
        </w:rPr>
        <w:t xml:space="preserve">ypothesis testing is the crux of </w:t>
      </w:r>
      <w:r w:rsidRPr="00183CD5">
        <w:rPr>
          <w:highlight w:val="lightGray"/>
        </w:rPr>
        <w:t xml:space="preserve">contemporary </w:t>
      </w:r>
      <w:r w:rsidR="000F346C" w:rsidRPr="00183CD5">
        <w:rPr>
          <w:highlight w:val="lightGray"/>
        </w:rPr>
        <w:t>psychological science</w:t>
      </w:r>
      <w:r w:rsidR="00D17EE6" w:rsidRPr="00183CD5">
        <w:rPr>
          <w:highlight w:val="lightGray"/>
        </w:rPr>
        <w:t>, and the validity of a study is regularly a</w:t>
      </w:r>
      <w:r w:rsidR="00B774F1" w:rsidRPr="00183CD5">
        <w:rPr>
          <w:highlight w:val="lightGray"/>
        </w:rPr>
        <w:t xml:space="preserve">ssessed by the results of </w:t>
      </w:r>
      <w:r w:rsidR="00020EE7" w:rsidRPr="00183CD5">
        <w:rPr>
          <w:highlight w:val="lightGray"/>
        </w:rPr>
        <w:t xml:space="preserve">individual </w:t>
      </w:r>
      <w:r w:rsidR="00B774F1" w:rsidRPr="00183CD5">
        <w:rPr>
          <w:highlight w:val="lightGray"/>
        </w:rPr>
        <w:t>hypothesis test</w:t>
      </w:r>
      <w:r w:rsidR="00FA03C1" w:rsidRPr="00183CD5">
        <w:rPr>
          <w:highlight w:val="lightGray"/>
        </w:rPr>
        <w:t>s</w:t>
      </w:r>
      <w:r w:rsidR="00B774F1" w:rsidRPr="00183CD5">
        <w:rPr>
          <w:highlight w:val="lightGray"/>
        </w:rPr>
        <w:t>.</w:t>
      </w:r>
      <w:r w:rsidR="005B642A" w:rsidRPr="00183CD5">
        <w:t xml:space="preserve"> </w:t>
      </w:r>
      <w:r w:rsidR="000720A5" w:rsidRPr="00183CD5">
        <w:t xml:space="preserve">There is much value in </w:t>
      </w:r>
      <w:r w:rsidR="00431F68" w:rsidRPr="00183CD5">
        <w:t xml:space="preserve">the concept of </w:t>
      </w:r>
      <w:r w:rsidR="000720A5" w:rsidRPr="00183CD5">
        <w:t xml:space="preserve">hypothesis testing, but </w:t>
      </w:r>
      <w:r w:rsidR="000A40A1" w:rsidRPr="00183CD5">
        <w:t>th</w:t>
      </w:r>
      <w:r w:rsidR="00E71E6D" w:rsidRPr="00183CD5">
        <w:t>e</w:t>
      </w:r>
      <w:r w:rsidR="000720A5" w:rsidRPr="00183CD5">
        <w:t xml:space="preserve"> application of </w:t>
      </w:r>
      <w:r w:rsidR="00020EE7" w:rsidRPr="00183CD5">
        <w:t xml:space="preserve">individual </w:t>
      </w:r>
      <w:r w:rsidR="000720A5" w:rsidRPr="00183CD5">
        <w:t xml:space="preserve">hypothesis </w:t>
      </w:r>
      <w:r w:rsidR="00431F68" w:rsidRPr="00183CD5">
        <w:t xml:space="preserve">tests </w:t>
      </w:r>
      <w:r w:rsidR="000720A5" w:rsidRPr="00183CD5">
        <w:t xml:space="preserve">is subject to unconscious </w:t>
      </w:r>
      <w:r w:rsidR="001F48BE" w:rsidRPr="00183CD5">
        <w:t>psychological</w:t>
      </w:r>
      <w:r w:rsidR="000720A5" w:rsidRPr="00183CD5">
        <w:t xml:space="preserve"> fallacies</w:t>
      </w:r>
      <w:r w:rsidR="00020EE7" w:rsidRPr="00183CD5">
        <w:t xml:space="preserve"> </w:t>
      </w:r>
      <w:r w:rsidR="000F425D" w:rsidRPr="00183CD5">
        <w:t>(</w:t>
      </w:r>
      <w:r w:rsidR="003B0ABB" w:rsidRPr="00183CD5">
        <w:t>i.e.</w:t>
      </w:r>
      <w:r w:rsidR="000F425D" w:rsidRPr="00183CD5">
        <w:t>, law of small numbers</w:t>
      </w:r>
      <w:r w:rsidR="00207669" w:rsidRPr="00183CD5">
        <w:t xml:space="preserve">; </w:t>
      </w:r>
      <w:r w:rsidR="00207669" w:rsidRPr="00183CD5">
        <w:fldChar w:fldCharType="begin" w:fldLock="1"/>
      </w:r>
      <w:r w:rsidR="0084448B">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207669" w:rsidRPr="00183CD5">
        <w:fldChar w:fldCharType="separate"/>
      </w:r>
      <w:r w:rsidR="00207669" w:rsidRPr="00183CD5">
        <w:rPr>
          <w:noProof/>
        </w:rPr>
        <w:t>Tversky &amp; Kahneman, 1971</w:t>
      </w:r>
      <w:r w:rsidR="00207669" w:rsidRPr="00183CD5">
        <w:fldChar w:fldCharType="end"/>
      </w:r>
      <w:r w:rsidR="000F425D" w:rsidRPr="00183CD5">
        <w:t>, confirmation bias</w:t>
      </w:r>
      <w:r w:rsidR="00207669" w:rsidRPr="00183CD5">
        <w:t xml:space="preserve">; </w:t>
      </w:r>
      <w:commentRangeStart w:id="1"/>
      <w:r w:rsidR="00665EE8" w:rsidRPr="00183CD5">
        <w:fldChar w:fldCharType="begin" w:fldLock="1"/>
      </w:r>
      <w:r w:rsidR="0084448B">
        <w:instrText>ADDIN CSL_CITATION { "citationItems" : [ { "id" : "ITEM-1", "itemData" : { "DOI" : "10.1037//1089-2680.2.2.175", "ISSN" : "1089-2680", "author" : [ { "dropping-particle" : "", "family" : "Nickerson", "given" : "Raymond S.", "non-dropping-particle" : "", "parse-names" : false, "suffix" : "" } ], "container-title" : "Review of General Psychology", "id" : "ITEM-1", "issue" : "2", "issued" : { "date-parts" : [ [ "1998" ] ] }, "page" : "175-220", "title" : "Confirmation bias: A ubiquitous phenomenon in many guises.", "type" : "article-journal", "volume" : "2" }, "uris" : [ "http://www.mendeley.com/documents/?uuid=5cf5d1d0-f482-4432-97be-ebc766f767c3" ] } ], "mendeley" : { "manualFormatting" : "Nickerson, 1998", "previouslyFormattedCitation" : "(Nickerson, 1998)" }, "properties" : { "noteIndex" : 0 }, "schema" : "https://github.com/citation-style-language/schema/raw/master/csl-citation.json" }</w:instrText>
      </w:r>
      <w:r w:rsidR="00665EE8" w:rsidRPr="00183CD5">
        <w:fldChar w:fldCharType="separate"/>
      </w:r>
      <w:r w:rsidR="00665EE8" w:rsidRPr="00183CD5">
        <w:rPr>
          <w:noProof/>
        </w:rPr>
        <w:t>Nickerson, 1998</w:t>
      </w:r>
      <w:r w:rsidR="00665EE8" w:rsidRPr="00183CD5">
        <w:fldChar w:fldCharType="end"/>
      </w:r>
      <w:commentRangeEnd w:id="1"/>
      <w:r w:rsidR="003A3647">
        <w:rPr>
          <w:rStyle w:val="CommentReference"/>
        </w:rPr>
        <w:commentReference w:id="1"/>
      </w:r>
      <w:r w:rsidR="000F425D" w:rsidRPr="00183CD5">
        <w:t>, hindsight bias</w:t>
      </w:r>
      <w:r w:rsidR="00207669" w:rsidRPr="00183CD5">
        <w:t xml:space="preserve">; </w:t>
      </w:r>
      <w:r w:rsidR="00E860D4" w:rsidRPr="00183CD5">
        <w:fldChar w:fldCharType="begin" w:fldLock="1"/>
      </w:r>
      <w:r w:rsidR="0084448B">
        <w:instrText>ADDIN CSL_CITATION { "citationItems" : [ { "id" : "ITEM-1", "itemData" : { "ISSN" : "1475-3898", "PMID" : "12897366", "author" : [ { "dropping-particle" : "", "family" : "Fischhoff", "given" : "B", "non-dropping-particle" : "", "parse-names" : false, "suffix" : "" } ], "container-title" : "Journal of Experimental Psychology", "id" : "ITEM-1", "issue" : "3", "issued" : { "date-parts" : [ [ "1975", "8" ] ] }, "page" : "288-299", "title" : "Hindsight not equal to foresight: the effect of outcome knowledge on judgment under uncertainty. 1975.", "type" : "article-journal", "volume" : "1" }, "uris" : [ "http://www.mendeley.com/documents/?uuid=bb418f59-2c95-4042-a191-0ec004273fe5" ] } ], "mendeley" : { "manualFormatting" : "Fischhoff, 1975", "previouslyFormattedCitation" : "(Fischhoff, 1975)" }, "properties" : { "noteIndex" : 0 }, "schema" : "https://github.com/citation-style-language/schema/raw/master/csl-citation.json" }</w:instrText>
      </w:r>
      <w:r w:rsidR="00E860D4" w:rsidRPr="00183CD5">
        <w:fldChar w:fldCharType="separate"/>
      </w:r>
      <w:r w:rsidR="00E860D4" w:rsidRPr="00183CD5">
        <w:rPr>
          <w:noProof/>
        </w:rPr>
        <w:t>Fischhoff, 1975</w:t>
      </w:r>
      <w:r w:rsidR="00E860D4" w:rsidRPr="00183CD5">
        <w:fldChar w:fldCharType="end"/>
      </w:r>
      <w:r w:rsidR="003B0ABB" w:rsidRPr="00183CD5">
        <w:t xml:space="preserve">, overconfidence; </w:t>
      </w:r>
      <w:r w:rsidR="00602A83">
        <w:t xml:space="preserve">, fundamental attribution error; </w:t>
      </w:r>
      <w:r w:rsidR="003B0ABB" w:rsidRPr="00183CD5">
        <w:t>)</w:t>
      </w:r>
      <w:r w:rsidR="000F425D" w:rsidRPr="00183CD5">
        <w:t xml:space="preserve"> </w:t>
      </w:r>
      <w:r w:rsidR="00020EE7" w:rsidRPr="00183CD5">
        <w:t xml:space="preserve">and </w:t>
      </w:r>
      <w:r w:rsidR="001F48BE" w:rsidRPr="00183CD5">
        <w:t>tends to overlook</w:t>
      </w:r>
      <w:r w:rsidR="00020EE7">
        <w:t xml:space="preserve"> the probabilistic nature of statistical results </w:t>
      </w:r>
      <w:r w:rsidR="00020EE7">
        <w:fldChar w:fldCharType="begin" w:fldLock="1"/>
      </w:r>
      <w:r w:rsidR="0084448B">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 "properties" : { "noteIndex" : 0 }, "schema" : "https://github.com/citation-style-language/schema/raw/master/csl-citation.json" }</w:instrText>
      </w:r>
      <w:r w:rsidR="00020EE7">
        <w:fldChar w:fldCharType="separate"/>
      </w:r>
      <w:r w:rsidR="00020EE7" w:rsidRPr="00020EE7">
        <w:rPr>
          <w:noProof/>
        </w:rPr>
        <w:t>(Murdoch, Tsai, &amp; Adcock, 2008)</w:t>
      </w:r>
      <w:r w:rsidR="00020EE7">
        <w:fldChar w:fldCharType="end"/>
      </w:r>
      <w:r w:rsidR="00E71F24">
        <w:t>.</w:t>
      </w:r>
      <w:r w:rsidR="00670BC2">
        <w:t xml:space="preserve"> </w:t>
      </w:r>
      <w:r w:rsidR="00573371">
        <w:t xml:space="preserve">Additionally, the use of </w:t>
      </w:r>
      <w:r w:rsidR="00573371">
        <w:rPr>
          <w:i/>
        </w:rPr>
        <w:t>only</w:t>
      </w:r>
      <w:r w:rsidR="00573371">
        <w:t xml:space="preserve"> the results of hypothesis tests has been severely critiqued </w:t>
      </w:r>
      <w:r w:rsidR="00573371">
        <w:fldChar w:fldCharType="begin" w:fldLock="1"/>
      </w:r>
      <w:r w:rsidR="0084448B">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id" : "ITEM-2", "itemData" : { "author" : [ { "dropping-particle" : "", "family" : "Wilkinson", "given" : "L.", "non-dropping-particle" : "", "parse-names" : false, "suffix" : "" }, { "dropping-particle" : "", "family" : "APA Task Force on Statistical Inference", "given" : "", "non-dropping-particle" : "", "parse-names" : false, "suffix" : "" } ], "container-title" : "American Psychologist", "id" : "ITEM-2", "issued" : { "date-parts" : [ [ "1999" ] ] }, "page" : "594-604", "title" : "Statistical methods in psychology journals: Guidelines and explanations.", "type" : "article-journal", "volume" : "54" }, "uris" : [ "http://www.mendeley.com/documents/?uuid=53b45e84-24e0-4f36-8d3e-8d2684471802" ] } ], "mendeley" : { "manualFormatting" : "(see Harlow, Mulaik, &amp; Steiger, 1997; Wilkinson &amp; APA Task Force on Statistical Inference, 1999)", "previouslyFormattedCitation" : "(Harlow, Mulaik, &amp; Steiger, 1997; Wilkinson &amp; APA Task Force on Statistical Inference, 1999)" }, "properties" : { "noteIndex" : 0 }, "schema" : "https://github.com/citation-style-language/schema/raw/master/csl-citation.json" }</w:instrText>
      </w:r>
      <w:r w:rsidR="00573371">
        <w:fldChar w:fldCharType="separate"/>
      </w:r>
      <w:r w:rsidR="00AF7F16" w:rsidRPr="00AF7F16">
        <w:rPr>
          <w:noProof/>
        </w:rPr>
        <w:t>(</w:t>
      </w:r>
      <w:r w:rsidR="00AF7F16">
        <w:rPr>
          <w:noProof/>
        </w:rPr>
        <w:t xml:space="preserve">see </w:t>
      </w:r>
      <w:r w:rsidR="00AF7F16" w:rsidRPr="00AF7F16">
        <w:rPr>
          <w:noProof/>
        </w:rPr>
        <w:t>Harlow, Mulaik, &amp; Steiger, 1997; Wilkinson &amp; APA Task Force on Statistical Inference, 1999)</w:t>
      </w:r>
      <w:r w:rsidR="00573371">
        <w:fldChar w:fldCharType="end"/>
      </w:r>
      <w:r w:rsidR="00573371">
        <w:t xml:space="preserve">. </w:t>
      </w:r>
      <w:r w:rsidR="005B6424">
        <w:t xml:space="preserve">We are concerned these fallacies </w:t>
      </w:r>
      <w:r w:rsidR="00183CD5">
        <w:t xml:space="preserve">might </w:t>
      </w:r>
      <w:r w:rsidR="005B6424">
        <w:t xml:space="preserve">cause a </w:t>
      </w:r>
      <w:r w:rsidR="009C66C6">
        <w:t>notion we call</w:t>
      </w:r>
      <w:r w:rsidR="005B6424">
        <w:t xml:space="preserve"> </w:t>
      </w:r>
      <w:r w:rsidR="005B6424" w:rsidRPr="0029473B">
        <w:rPr>
          <w:i/>
        </w:rPr>
        <w:t>statistical heaven</w:t>
      </w:r>
      <w:r w:rsidR="00437480">
        <w:t>,</w:t>
      </w:r>
      <w:r w:rsidR="00990811">
        <w:t xml:space="preserve"> where results from statistical hypotheses are interpreted as if </w:t>
      </w:r>
      <w:r w:rsidR="001F0DA9">
        <w:t>free from sampling error</w:t>
      </w:r>
      <w:r w:rsidR="003B0ABB">
        <w:t>.</w:t>
      </w:r>
      <w:r w:rsidR="009C66C6">
        <w:t xml:space="preserve"> </w:t>
      </w:r>
      <w:commentRangeStart w:id="2"/>
      <w:r w:rsidR="00602A83">
        <w:t xml:space="preserve">We regard that, given that a </w:t>
      </w:r>
      <w:r w:rsidR="001F0DA9">
        <w:t xml:space="preserve">study </w:t>
      </w:r>
      <w:r w:rsidR="00602A83">
        <w:t>is methodologically sound, there is only one error it can make: a false negative</w:t>
      </w:r>
      <w:commentRangeEnd w:id="2"/>
      <w:r w:rsidR="004B4AB2">
        <w:rPr>
          <w:rStyle w:val="CommentReference"/>
        </w:rPr>
        <w:commentReference w:id="2"/>
      </w:r>
      <w:r w:rsidR="00602A83">
        <w:t xml:space="preserve">. </w:t>
      </w:r>
      <w:r w:rsidR="005F1AE8">
        <w:t>We outline this idea by first reviewing hypothesis testing, subsequently showing plausible psychological precedence for the notion of statistical heaven, and lastly introducing a method to indicate that null-effects suffer from a lack of power.</w:t>
      </w:r>
      <w:r w:rsidR="001F1630">
        <w:t xml:space="preserve"> </w:t>
      </w:r>
    </w:p>
    <w:p w14:paraId="6D45B69E" w14:textId="37E53ED4" w:rsidR="001F1630" w:rsidRDefault="00CE1D2D" w:rsidP="001F1630">
      <w:pPr>
        <w:pStyle w:val="APAHeading2"/>
      </w:pPr>
      <w:commentRangeStart w:id="3"/>
      <w:r>
        <w:t>Scientific- and statistical hypothesis testing</w:t>
      </w:r>
      <w:commentRangeEnd w:id="3"/>
      <w:r>
        <w:rPr>
          <w:rStyle w:val="CommentReference"/>
          <w:b w:val="0"/>
        </w:rPr>
        <w:commentReference w:id="3"/>
      </w:r>
    </w:p>
    <w:p w14:paraId="4F2BF8A6" w14:textId="6252D0B0" w:rsidR="002F2637" w:rsidRDefault="002F2637" w:rsidP="002F2637">
      <w:r>
        <w:tab/>
      </w:r>
      <w:r w:rsidR="00B50B7C" w:rsidRPr="008355BE">
        <w:rPr>
          <w:highlight w:val="lightGray"/>
        </w:rPr>
        <w:t xml:space="preserve">One of the widely accepted tenets within the philosophy of science is that of falsification </w:t>
      </w:r>
      <w:r w:rsidR="008F12CD">
        <w:rPr>
          <w:highlight w:val="lightGray"/>
        </w:rPr>
        <w:t>of</w:t>
      </w:r>
      <w:r w:rsidR="008355BE">
        <w:rPr>
          <w:highlight w:val="lightGray"/>
        </w:rPr>
        <w:t xml:space="preserve"> scientific </w:t>
      </w:r>
      <w:r w:rsidR="008F12CD">
        <w:rPr>
          <w:highlight w:val="lightGray"/>
        </w:rPr>
        <w:t>hypotheses</w:t>
      </w:r>
      <w:r w:rsidR="00E86648">
        <w:rPr>
          <w:highlight w:val="lightGray"/>
        </w:rPr>
        <w:t xml:space="preserve"> </w:t>
      </w:r>
      <w:r w:rsidR="00E86648">
        <w:rPr>
          <w:highlight w:val="lightGray"/>
        </w:rPr>
        <w:fldChar w:fldCharType="begin" w:fldLock="1"/>
      </w:r>
      <w:r w:rsidR="0084448B">
        <w:rPr>
          <w:highlight w:val="lightGray"/>
        </w:rPr>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previouslyFormattedCitation" : "(Popper, 1959)" }, "properties" : { "noteIndex" : 0 }, "schema" : "https://github.com/citation-style-language/schema/raw/master/csl-citation.json" }</w:instrText>
      </w:r>
      <w:r w:rsidR="00E86648">
        <w:rPr>
          <w:highlight w:val="lightGray"/>
        </w:rPr>
        <w:fldChar w:fldCharType="separate"/>
      </w:r>
      <w:r w:rsidR="00E86648" w:rsidRPr="004B4AB2">
        <w:rPr>
          <w:noProof/>
          <w:highlight w:val="lightGray"/>
        </w:rPr>
        <w:t>(Popper, 1959)</w:t>
      </w:r>
      <w:r w:rsidR="00E86648">
        <w:rPr>
          <w:highlight w:val="lightGray"/>
        </w:rPr>
        <w:fldChar w:fldCharType="end"/>
      </w:r>
      <w:r w:rsidR="008355BE" w:rsidRPr="008355BE">
        <w:rPr>
          <w:highlight w:val="lightGray"/>
        </w:rPr>
        <w:t>.</w:t>
      </w:r>
      <w:r w:rsidR="008355BE">
        <w:t xml:space="preserve"> </w:t>
      </w:r>
      <w:r w:rsidR="00CF7244">
        <w:t xml:space="preserve">Falsification requires all postulates to have the possibility of being disproven, to be considered scientific to begin with. </w:t>
      </w:r>
      <w:commentRangeStart w:id="4"/>
      <w:r w:rsidR="008355BE">
        <w:t xml:space="preserve">Even though it is not </w:t>
      </w:r>
      <w:r w:rsidR="008355BE">
        <w:rPr>
          <w:i/>
        </w:rPr>
        <w:t xml:space="preserve">the </w:t>
      </w:r>
      <w:r w:rsidR="008355BE">
        <w:t>demarcation criterion</w:t>
      </w:r>
      <w:r w:rsidR="004B4AB2">
        <w:t xml:space="preserve"> </w:t>
      </w:r>
      <w:r w:rsidR="004B4AB2">
        <w:fldChar w:fldCharType="begin" w:fldLock="1"/>
      </w:r>
      <w:r w:rsidR="0084448B">
        <w:instrText>ADDIN CSL_CITATION { "citationItems" : [ { "id" : "ITEM-1", "itemData" : { "author" : [ { "dropping-particle" : "", "family" : "Maxwell", "given" : "Nicholas", "non-dropping-particle" : "", "parse-names" : false, "suffix" : "" } ], "container-title" : "Philosophy of Science", "id" : "ITEM-1", "issued" : { "date-parts" : [ [ "1972" ] ] }, "page" : "131-152", "title" : "A Critique of Popper's Views on Scientific Method", "type" : "article-journal" }, "uris" : [ "http://www.mendeley.com/documents/?uuid=300d55db-cc5e-4634-9c8a-164558f6317a" ] } ], "mendeley" : { "previouslyFormattedCitation" : "(Maxwell, 1972)" }, "properties" : { "noteIndex" : 0 }, "schema" : "https://github.com/citation-style-language/schema/raw/master/csl-citation.json" }</w:instrText>
      </w:r>
      <w:r w:rsidR="004B4AB2">
        <w:fldChar w:fldCharType="separate"/>
      </w:r>
      <w:r w:rsidR="004B4AB2" w:rsidRPr="004B4AB2">
        <w:rPr>
          <w:noProof/>
        </w:rPr>
        <w:t>(Maxwell, 1972)</w:t>
      </w:r>
      <w:r w:rsidR="004B4AB2">
        <w:fldChar w:fldCharType="end"/>
      </w:r>
      <w:r w:rsidR="008355BE">
        <w:t xml:space="preserve">, it </w:t>
      </w:r>
      <w:r w:rsidR="00CF7244">
        <w:t xml:space="preserve">is one of the main drivers behind </w:t>
      </w:r>
      <w:r w:rsidR="008355BE">
        <w:t xml:space="preserve">the </w:t>
      </w:r>
      <w:bookmarkStart w:id="5" w:name="OLE_LINK3"/>
      <w:bookmarkStart w:id="6" w:name="OLE_LINK4"/>
      <w:r w:rsidR="008355BE">
        <w:t xml:space="preserve">hypothetico-deductive </w:t>
      </w:r>
      <w:bookmarkEnd w:id="5"/>
      <w:bookmarkEnd w:id="6"/>
      <w:r w:rsidR="008355BE">
        <w:t>framework</w:t>
      </w:r>
      <w:r w:rsidR="00CF7244">
        <w:t xml:space="preserve"> in </w:t>
      </w:r>
      <w:r w:rsidR="008355BE">
        <w:t>the empirical</w:t>
      </w:r>
      <w:r w:rsidR="008C2EA5">
        <w:t xml:space="preserve"> sciences</w:t>
      </w:r>
      <w:r w:rsidR="00126E53">
        <w:t xml:space="preserve"> where</w:t>
      </w:r>
      <w:r w:rsidR="008355BE">
        <w:t xml:space="preserve"> researchers (1) observe, (2) form explanations and predictions, which are subsequently (3) tested and (4) </w:t>
      </w:r>
      <w:r w:rsidR="008C2EA5">
        <w:t>results are subsequently used to form new predictions</w:t>
      </w:r>
      <w:r w:rsidR="008355BE">
        <w:t xml:space="preserve">. </w:t>
      </w:r>
      <w:commentRangeEnd w:id="4"/>
      <w:r w:rsidR="00126E53">
        <w:rPr>
          <w:rStyle w:val="CommentReference"/>
        </w:rPr>
        <w:commentReference w:id="4"/>
      </w:r>
    </w:p>
    <w:p w14:paraId="74309663" w14:textId="52DB0DC6" w:rsidR="00126E53" w:rsidRDefault="00A55F9D" w:rsidP="002F2637">
      <w:r>
        <w:lastRenderedPageBreak/>
        <w:tab/>
      </w:r>
      <w:commentRangeStart w:id="7"/>
      <w:r w:rsidRPr="009D6F09">
        <w:rPr>
          <w:highlight w:val="lightGray"/>
        </w:rPr>
        <w:t>Statistical</w:t>
      </w:r>
      <w:r w:rsidRPr="00232392">
        <w:rPr>
          <w:highlight w:val="lightGray"/>
        </w:rPr>
        <w:t xml:space="preserve"> hypothes</w:t>
      </w:r>
      <w:r w:rsidR="009D6F09">
        <w:rPr>
          <w:highlight w:val="lightGray"/>
        </w:rPr>
        <w:t>i</w:t>
      </w:r>
      <w:r w:rsidRPr="00232392">
        <w:rPr>
          <w:highlight w:val="lightGray"/>
        </w:rPr>
        <w:t>s</w:t>
      </w:r>
      <w:r w:rsidR="009D6F09">
        <w:rPr>
          <w:highlight w:val="lightGray"/>
        </w:rPr>
        <w:t xml:space="preserve"> testing</w:t>
      </w:r>
      <w:r w:rsidRPr="00232392">
        <w:rPr>
          <w:highlight w:val="lightGray"/>
        </w:rPr>
        <w:t xml:space="preserve"> is a practical application of </w:t>
      </w:r>
      <w:r w:rsidRPr="009D6F09">
        <w:rPr>
          <w:highlight w:val="lightGray"/>
        </w:rPr>
        <w:t>scientific</w:t>
      </w:r>
      <w:r w:rsidRPr="00232392">
        <w:rPr>
          <w:highlight w:val="lightGray"/>
        </w:rPr>
        <w:t xml:space="preserve"> hypothesis testing</w:t>
      </w:r>
      <w:commentRangeEnd w:id="7"/>
      <w:r w:rsidR="009D6F09">
        <w:rPr>
          <w:rStyle w:val="CommentReference"/>
        </w:rPr>
        <w:commentReference w:id="7"/>
      </w:r>
      <w:r w:rsidRPr="00232392">
        <w:rPr>
          <w:highlight w:val="lightGray"/>
        </w:rPr>
        <w:t xml:space="preserve">, but </w:t>
      </w:r>
      <w:r w:rsidR="00232392" w:rsidRPr="00232392">
        <w:rPr>
          <w:highlight w:val="lightGray"/>
        </w:rPr>
        <w:t xml:space="preserve">it </w:t>
      </w:r>
      <w:r w:rsidRPr="00232392">
        <w:rPr>
          <w:highlight w:val="lightGray"/>
        </w:rPr>
        <w:t xml:space="preserve">is not </w:t>
      </w:r>
      <w:r w:rsidRPr="00232392">
        <w:rPr>
          <w:i/>
          <w:highlight w:val="lightGray"/>
        </w:rPr>
        <w:t>equal to</w:t>
      </w:r>
      <w:r w:rsidRPr="00232392">
        <w:rPr>
          <w:highlight w:val="lightGray"/>
        </w:rPr>
        <w:t xml:space="preserve"> scientific hypothesis testing.</w:t>
      </w:r>
      <w:r>
        <w:t xml:space="preserve">  </w:t>
      </w:r>
      <w:r w:rsidR="00232392">
        <w:t xml:space="preserve">In similar vein as predictions being deduced from hypotheses, which in themselves are deduced from theory, </w:t>
      </w:r>
      <w:r w:rsidR="007B32E9">
        <w:t xml:space="preserve">the notion of </w:t>
      </w:r>
      <w:r w:rsidR="00232392">
        <w:t xml:space="preserve">statistical hypothesis testing is deduced from the notion of scientific hypothesis testing. </w:t>
      </w:r>
      <w:r w:rsidR="009D6F09">
        <w:t>And, j</w:t>
      </w:r>
      <w:r w:rsidR="00927B10">
        <w:t xml:space="preserve">ust like a disconfirmed </w:t>
      </w:r>
      <w:r w:rsidR="007B32E9">
        <w:t>prediction</w:t>
      </w:r>
      <w:r w:rsidR="00927B10">
        <w:t xml:space="preserve"> </w:t>
      </w:r>
      <w:r w:rsidR="009D6F09">
        <w:t xml:space="preserve">does not disprove an entire theory, </w:t>
      </w:r>
      <w:r w:rsidR="007B32E9">
        <w:t>as it is a specification of the theory</w:t>
      </w:r>
      <w:r w:rsidR="00927B10">
        <w:t xml:space="preserve">, a rejected </w:t>
      </w:r>
      <w:r w:rsidR="00927B10" w:rsidRPr="009D6F09">
        <w:rPr>
          <w:i/>
        </w:rPr>
        <w:t>statistical</w:t>
      </w:r>
      <w:r w:rsidR="00927B10">
        <w:t xml:space="preserve"> </w:t>
      </w:r>
      <w:r w:rsidR="009D6F09">
        <w:t xml:space="preserve">hypothesis test is not equal to </w:t>
      </w:r>
      <w:r w:rsidR="007B32E9">
        <w:t xml:space="preserve">a </w:t>
      </w:r>
      <w:r w:rsidR="007B32E9" w:rsidRPr="009D6F09">
        <w:rPr>
          <w:i/>
        </w:rPr>
        <w:t>scientific</w:t>
      </w:r>
      <w:r w:rsidR="009D6F09">
        <w:t xml:space="preserve"> hypothesis test</w:t>
      </w:r>
      <w:r w:rsidR="00CF7244">
        <w:t>.</w:t>
      </w:r>
      <w:r w:rsidR="000E4058">
        <w:rPr>
          <w:rStyle w:val="FootnoteReference"/>
        </w:rPr>
        <w:footnoteReference w:id="2"/>
      </w:r>
    </w:p>
    <w:p w14:paraId="4932A30D" w14:textId="6F217D32" w:rsidR="00A55F9D" w:rsidRDefault="00126E53" w:rsidP="002F2637">
      <w:r>
        <w:tab/>
      </w:r>
      <w:commentRangeStart w:id="8"/>
      <w:r w:rsidRPr="00126E53">
        <w:rPr>
          <w:highlight w:val="lightGray"/>
        </w:rPr>
        <w:t xml:space="preserve">The formal logic of falsification in </w:t>
      </w:r>
      <w:r w:rsidRPr="00126E53">
        <w:rPr>
          <w:i/>
          <w:highlight w:val="lightGray"/>
        </w:rPr>
        <w:t xml:space="preserve">scientific </w:t>
      </w:r>
      <w:r w:rsidRPr="00126E53">
        <w:rPr>
          <w:highlight w:val="lightGray"/>
        </w:rPr>
        <w:t xml:space="preserve">hypothesis testing </w:t>
      </w:r>
      <w:r w:rsidR="008C2EA5">
        <w:rPr>
          <w:highlight w:val="lightGray"/>
        </w:rPr>
        <w:t>does</w:t>
      </w:r>
      <w:r w:rsidRPr="00126E53">
        <w:rPr>
          <w:highlight w:val="lightGray"/>
        </w:rPr>
        <w:t xml:space="preserve"> not </w:t>
      </w:r>
      <w:r w:rsidR="008C2EA5">
        <w:rPr>
          <w:highlight w:val="lightGray"/>
        </w:rPr>
        <w:t xml:space="preserve">fully transfer to </w:t>
      </w:r>
      <w:r w:rsidRPr="00126E53">
        <w:rPr>
          <w:i/>
          <w:highlight w:val="lightGray"/>
        </w:rPr>
        <w:t xml:space="preserve">statistical </w:t>
      </w:r>
      <w:r w:rsidRPr="00126E53">
        <w:rPr>
          <w:highlight w:val="lightGray"/>
        </w:rPr>
        <w:t>hypothesis testing</w:t>
      </w:r>
      <w:commentRangeEnd w:id="8"/>
      <w:r w:rsidR="008F12CD">
        <w:rPr>
          <w:rStyle w:val="CommentReference"/>
        </w:rPr>
        <w:commentReference w:id="8"/>
      </w:r>
      <w:r w:rsidRPr="00126E53">
        <w:rPr>
          <w:highlight w:val="lightGray"/>
        </w:rPr>
        <w:t>.</w:t>
      </w:r>
      <w:r>
        <w:t xml:space="preserve"> </w:t>
      </w:r>
      <w:r w:rsidR="002E0134" w:rsidRPr="00AC5FB0">
        <w:t>Scientific</w:t>
      </w:r>
      <w:r w:rsidR="002E0134">
        <w:t xml:space="preserve"> hypothesis testing is as follows (framed in null hypotheses/H</w:t>
      </w:r>
      <w:r w:rsidR="002E0134">
        <w:rPr>
          <w:vertAlign w:val="subscript"/>
        </w:rPr>
        <w:t>0</w:t>
      </w:r>
      <w:r w:rsidR="002E0134">
        <w:t xml:space="preserve"> and alternative hypotheses/H</w:t>
      </w:r>
      <w:r w:rsidR="002E0134">
        <w:rPr>
          <w:vertAlign w:val="subscript"/>
        </w:rPr>
        <w:t>1</w:t>
      </w:r>
      <w:r w:rsidR="0066474E">
        <w:t xml:space="preserve">; example adapted from </w:t>
      </w:r>
      <w:r w:rsidR="0066474E">
        <w:fldChar w:fldCharType="begin" w:fldLock="1"/>
      </w:r>
      <w:r w:rsidR="0084448B">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manualFormatting" : "Cohen, 1994)", "previouslyFormattedCitation" : "(Cohen, 1994)" }, "properties" : { "noteIndex" : 0 }, "schema" : "https://github.com/citation-style-language/schema/raw/master/csl-citation.json" }</w:instrText>
      </w:r>
      <w:r w:rsidR="0066474E">
        <w:fldChar w:fldCharType="separate"/>
      </w:r>
      <w:r w:rsidR="0066474E" w:rsidRPr="0066474E">
        <w:rPr>
          <w:noProof/>
        </w:rPr>
        <w:t>Cohen, 1994)</w:t>
      </w:r>
      <w:r w:rsidR="0066474E">
        <w:fldChar w:fldCharType="end"/>
      </w:r>
      <w:r w:rsidR="002E0134">
        <w:t>:</w:t>
      </w:r>
    </w:p>
    <w:p w14:paraId="480B295E" w14:textId="71676D36" w:rsidR="002E0134" w:rsidRPr="00864E10" w:rsidRDefault="002E0134" w:rsidP="002F2637">
      <w:pPr>
        <w:rPr>
          <w:i/>
        </w:rPr>
      </w:pPr>
      <w:r>
        <w:tab/>
      </w:r>
      <w:r w:rsidRPr="00864E10">
        <w:rPr>
          <w:i/>
        </w:rPr>
        <w:t>If H</w:t>
      </w:r>
      <w:r w:rsidRPr="00864E10">
        <w:rPr>
          <w:i/>
          <w:vertAlign w:val="subscript"/>
        </w:rPr>
        <w:t>0</w:t>
      </w:r>
      <w:r w:rsidRPr="00864E10">
        <w:rPr>
          <w:i/>
        </w:rPr>
        <w:t>, then not H</w:t>
      </w:r>
      <w:r w:rsidRPr="00864E10">
        <w:rPr>
          <w:i/>
          <w:vertAlign w:val="subscript"/>
        </w:rPr>
        <w:t>1</w:t>
      </w:r>
      <w:r w:rsidRPr="00864E10">
        <w:rPr>
          <w:i/>
        </w:rPr>
        <w:t>.</w:t>
      </w:r>
    </w:p>
    <w:p w14:paraId="3C8FBD8C" w14:textId="0BDBE8B6" w:rsidR="002E0134" w:rsidRPr="00864E10" w:rsidRDefault="002E0134" w:rsidP="002F2637">
      <w:pPr>
        <w:rPr>
          <w:i/>
        </w:rPr>
      </w:pPr>
      <w:r w:rsidRPr="00864E10">
        <w:rPr>
          <w:i/>
        </w:rPr>
        <w:tab/>
        <w:t>We observe H</w:t>
      </w:r>
      <w:r w:rsidRPr="00864E10">
        <w:rPr>
          <w:i/>
          <w:vertAlign w:val="subscript"/>
        </w:rPr>
        <w:t>1</w:t>
      </w:r>
      <w:r w:rsidRPr="00864E10">
        <w:rPr>
          <w:i/>
        </w:rPr>
        <w:t>.</w:t>
      </w:r>
    </w:p>
    <w:p w14:paraId="5B98B16F" w14:textId="34481080" w:rsidR="002E0134" w:rsidRPr="00864E10" w:rsidRDefault="002E0134" w:rsidP="002F2637">
      <w:pPr>
        <w:rPr>
          <w:i/>
        </w:rPr>
      </w:pPr>
      <w:r w:rsidRPr="00864E10">
        <w:rPr>
          <w:i/>
        </w:rPr>
        <w:tab/>
        <w:t>Hence, not H</w:t>
      </w:r>
      <w:r w:rsidRPr="00864E10">
        <w:rPr>
          <w:i/>
          <w:vertAlign w:val="subscript"/>
        </w:rPr>
        <w:t>0</w:t>
      </w:r>
      <w:r w:rsidRPr="00864E10">
        <w:rPr>
          <w:i/>
        </w:rPr>
        <w:t>.</w:t>
      </w:r>
    </w:p>
    <w:p w14:paraId="4D759E55" w14:textId="79A23AE3" w:rsidR="002E0134" w:rsidRDefault="002E0134" w:rsidP="002F2637">
      <w:r>
        <w:t xml:space="preserve">The premise, the observation and the conclusion logically follow each other and </w:t>
      </w:r>
      <w:r w:rsidR="009D6F09">
        <w:t>t</w:t>
      </w:r>
      <w:r w:rsidR="000E4058">
        <w:t>herefore form</w:t>
      </w:r>
      <w:r w:rsidR="009D6F09">
        <w:t xml:space="preserve"> a consistent reasoning</w:t>
      </w:r>
      <w:r>
        <w:t xml:space="preserve">. However, if we introduce the probabilistic elements that are also introduced in </w:t>
      </w:r>
      <w:r>
        <w:rPr>
          <w:i/>
        </w:rPr>
        <w:t>statistical</w:t>
      </w:r>
      <w:r>
        <w:t xml:space="preserve"> hypothesis testing, the logic becomes more ambiguous:</w:t>
      </w:r>
    </w:p>
    <w:p w14:paraId="19BB4261" w14:textId="4356418E" w:rsidR="002E0134" w:rsidRPr="00A62884" w:rsidRDefault="002E0134" w:rsidP="002E0134">
      <w:pPr>
        <w:rPr>
          <w:i/>
        </w:rPr>
      </w:pPr>
      <w:r>
        <w:tab/>
      </w:r>
      <w:r w:rsidRPr="00A62884">
        <w:rPr>
          <w:i/>
        </w:rPr>
        <w:t>If H</w:t>
      </w:r>
      <w:r w:rsidRPr="00A62884">
        <w:rPr>
          <w:i/>
          <w:vertAlign w:val="subscript"/>
        </w:rPr>
        <w:t>0</w:t>
      </w:r>
      <w:r w:rsidRPr="00A62884">
        <w:rPr>
          <w:i/>
        </w:rPr>
        <w:t xml:space="preserve">, then </w:t>
      </w:r>
      <w:r w:rsidRPr="00A62884">
        <w:rPr>
          <w:i/>
        </w:rPr>
        <w:t xml:space="preserve">probably </w:t>
      </w:r>
      <w:r w:rsidRPr="00A62884">
        <w:rPr>
          <w:i/>
        </w:rPr>
        <w:t>not H</w:t>
      </w:r>
      <w:r w:rsidRPr="00A62884">
        <w:rPr>
          <w:i/>
          <w:vertAlign w:val="subscript"/>
        </w:rPr>
        <w:t>1</w:t>
      </w:r>
      <w:r w:rsidRPr="00A62884">
        <w:rPr>
          <w:i/>
        </w:rPr>
        <w:t>.</w:t>
      </w:r>
    </w:p>
    <w:p w14:paraId="3FEE4E04" w14:textId="77777777" w:rsidR="002E0134" w:rsidRPr="00A62884" w:rsidRDefault="002E0134" w:rsidP="002E0134">
      <w:pPr>
        <w:rPr>
          <w:i/>
        </w:rPr>
      </w:pPr>
      <w:r w:rsidRPr="00A62884">
        <w:rPr>
          <w:i/>
        </w:rPr>
        <w:tab/>
        <w:t>We observe H</w:t>
      </w:r>
      <w:r w:rsidRPr="00A62884">
        <w:rPr>
          <w:i/>
          <w:vertAlign w:val="subscript"/>
        </w:rPr>
        <w:t>1</w:t>
      </w:r>
      <w:r w:rsidRPr="00A62884">
        <w:rPr>
          <w:i/>
        </w:rPr>
        <w:t>.</w:t>
      </w:r>
    </w:p>
    <w:p w14:paraId="3433D3EF" w14:textId="5F1DB43C" w:rsidR="002E0134" w:rsidRPr="00A62884" w:rsidRDefault="002E0134" w:rsidP="002E0134">
      <w:pPr>
        <w:rPr>
          <w:i/>
        </w:rPr>
      </w:pPr>
      <w:r w:rsidRPr="00A62884">
        <w:rPr>
          <w:i/>
        </w:rPr>
        <w:tab/>
        <w:t xml:space="preserve">Hence, </w:t>
      </w:r>
      <w:r w:rsidRPr="00A62884">
        <w:rPr>
          <w:i/>
        </w:rPr>
        <w:t xml:space="preserve">probably </w:t>
      </w:r>
      <w:r w:rsidRPr="00A62884">
        <w:rPr>
          <w:i/>
        </w:rPr>
        <w:t>not H</w:t>
      </w:r>
      <w:r w:rsidRPr="00A62884">
        <w:rPr>
          <w:i/>
          <w:vertAlign w:val="subscript"/>
        </w:rPr>
        <w:t>0</w:t>
      </w:r>
      <w:r w:rsidRPr="00A62884">
        <w:rPr>
          <w:i/>
        </w:rPr>
        <w:t>.</w:t>
      </w:r>
    </w:p>
    <w:p w14:paraId="539D3EF9" w14:textId="5FA8E29D" w:rsidR="002E0134" w:rsidRPr="000E4058" w:rsidRDefault="0066474E" w:rsidP="002F2637">
      <w:commentRangeStart w:id="9"/>
      <w:r>
        <w:t>The premise, and the observation are correct in this situation, but the conclusion is not.</w:t>
      </w:r>
      <w:commentRangeEnd w:id="9"/>
      <w:r w:rsidR="000E4058">
        <w:rPr>
          <w:rStyle w:val="CommentReference"/>
        </w:rPr>
        <w:commentReference w:id="9"/>
      </w:r>
      <w:r w:rsidR="00A62884">
        <w:t xml:space="preserve"> This conclusion states something about the probability of H</w:t>
      </w:r>
      <w:r w:rsidR="00A62884">
        <w:rPr>
          <w:vertAlign w:val="subscript"/>
        </w:rPr>
        <w:t>0</w:t>
      </w:r>
      <w:r w:rsidR="00A62884">
        <w:t xml:space="preserve">, but based on a statistical hypothesis test alone we cannot infer this. After all, the </w:t>
      </w:r>
      <w:r w:rsidR="009D6F09">
        <w:t xml:space="preserve">resulting </w:t>
      </w:r>
      <w:r w:rsidR="00A62884">
        <w:rPr>
          <w:i/>
        </w:rPr>
        <w:t>p</w:t>
      </w:r>
      <w:r w:rsidR="00A62884">
        <w:t xml:space="preserve">-value only indicates the probability of the sample data, </w:t>
      </w:r>
      <w:r w:rsidR="00A62884">
        <w:rPr>
          <w:i/>
        </w:rPr>
        <w:t>given</w:t>
      </w:r>
      <w:r w:rsidR="00A62884">
        <w:t xml:space="preserve"> the null hypothesis</w:t>
      </w:r>
      <w:r w:rsidR="005A1BFA">
        <w:t xml:space="preserve"> (i.e.,</w:t>
      </w:r>
      <w:r w:rsidR="005A1BFA" w:rsidRPr="00D82250">
        <w:rPr>
          <w:i/>
        </w:rPr>
        <w:t xml:space="preserve"> P[</w:t>
      </w:r>
      <w:r w:rsidR="00D82250" w:rsidRPr="00D82250">
        <w:rPr>
          <w:i/>
        </w:rPr>
        <w:t>D</w:t>
      </w:r>
      <w:r w:rsidR="005A1BFA" w:rsidRPr="00D82250">
        <w:rPr>
          <w:i/>
        </w:rPr>
        <w:t>|H</w:t>
      </w:r>
      <w:r w:rsidR="005A1BFA" w:rsidRPr="00D82250">
        <w:rPr>
          <w:i/>
          <w:vertAlign w:val="subscript"/>
        </w:rPr>
        <w:t>0</w:t>
      </w:r>
      <w:r w:rsidR="005A1BFA" w:rsidRPr="00D82250">
        <w:rPr>
          <w:i/>
        </w:rPr>
        <w:t>]</w:t>
      </w:r>
      <w:r w:rsidR="005A1BFA">
        <w:t>)</w:t>
      </w:r>
      <w:r w:rsidR="00A62884">
        <w:t xml:space="preserve">. To come to </w:t>
      </w:r>
      <w:r w:rsidR="009D6F09">
        <w:t>a</w:t>
      </w:r>
      <w:r w:rsidR="00A62884">
        <w:t xml:space="preserve"> conclusion about the </w:t>
      </w:r>
      <w:r w:rsidR="00A62884">
        <w:lastRenderedPageBreak/>
        <w:t>probability of H</w:t>
      </w:r>
      <w:r w:rsidR="00A62884">
        <w:rPr>
          <w:vertAlign w:val="subscript"/>
        </w:rPr>
        <w:t>0</w:t>
      </w:r>
      <w:r w:rsidR="00A62884">
        <w:t>, Bayes’ theorem</w:t>
      </w:r>
      <w:r w:rsidR="005A1BFA">
        <w:rPr>
          <w:rStyle w:val="FootnoteReference"/>
        </w:rPr>
        <w:footnoteReference w:id="3"/>
      </w:r>
      <w:r w:rsidR="00A62884">
        <w:t xml:space="preserve"> would </w:t>
      </w:r>
      <w:r w:rsidR="00382E41">
        <w:t xml:space="preserve">have to be used and a prior would be needed on the probability of </w:t>
      </w:r>
      <w:r w:rsidR="009D6F09">
        <w:t>the null hypothesis</w:t>
      </w:r>
      <w:r w:rsidR="00382E41">
        <w:t xml:space="preserve">. </w:t>
      </w:r>
      <w:r w:rsidR="009D6F09">
        <w:t xml:space="preserve">Additionally, whereas the conclusion is dichotomous in the </w:t>
      </w:r>
      <w:r w:rsidR="009D6F09">
        <w:rPr>
          <w:i/>
        </w:rPr>
        <w:t>scientific</w:t>
      </w:r>
      <w:r w:rsidR="009D6F09">
        <w:t xml:space="preserve"> hypothesis testing situation, it is not so in the </w:t>
      </w:r>
      <w:r w:rsidR="009D6F09">
        <w:rPr>
          <w:i/>
        </w:rPr>
        <w:t>statistical</w:t>
      </w:r>
      <w:r w:rsidR="000E4058">
        <w:t>, as it is uncertain</w:t>
      </w:r>
      <w:r w:rsidR="009D6F09">
        <w:t xml:space="preserve">. </w:t>
      </w:r>
      <w:r w:rsidR="000E4058">
        <w:t>S</w:t>
      </w:r>
      <w:r w:rsidR="009D6F09">
        <w:t xml:space="preserve">tatistical hypothesis testing embodies the concept of scientific hypothesis testing, however, </w:t>
      </w:r>
      <w:r w:rsidR="000E4058">
        <w:t xml:space="preserve">and because of this </w:t>
      </w:r>
      <w:r w:rsidR="009D6F09">
        <w:t>results are dichotomized</w:t>
      </w:r>
      <w:r w:rsidR="000E4058">
        <w:t xml:space="preserve"> in regular practice</w:t>
      </w:r>
      <w:r w:rsidR="009D6F09">
        <w:t>.</w:t>
      </w:r>
      <w:r w:rsidR="009D6F09">
        <w:rPr>
          <w:i/>
        </w:rPr>
        <w:t xml:space="preserve"> </w:t>
      </w:r>
    </w:p>
    <w:p w14:paraId="08DA5419" w14:textId="77CCA4F9" w:rsidR="00232392" w:rsidRDefault="008F12CD" w:rsidP="002F2637">
      <w:r>
        <w:tab/>
      </w:r>
      <w:r w:rsidR="009D6F09" w:rsidRPr="00923078">
        <w:rPr>
          <w:highlight w:val="lightGray"/>
        </w:rPr>
        <w:t>Such dichotomization of the p</w:t>
      </w:r>
      <w:commentRangeStart w:id="10"/>
      <w:r w:rsidRPr="008F12CD">
        <w:rPr>
          <w:highlight w:val="lightGray"/>
        </w:rPr>
        <w:t xml:space="preserve">robabilistic elements </w:t>
      </w:r>
      <w:r w:rsidR="009D6F09">
        <w:rPr>
          <w:highlight w:val="lightGray"/>
        </w:rPr>
        <w:t xml:space="preserve">in </w:t>
      </w:r>
      <w:r w:rsidRPr="008F12CD">
        <w:rPr>
          <w:highlight w:val="lightGray"/>
        </w:rPr>
        <w:t xml:space="preserve">statistical hypothesis testing give rise to the possibility of errors in the inferences </w:t>
      </w:r>
      <w:r w:rsidR="009621E1">
        <w:rPr>
          <w:highlight w:val="lightGray"/>
        </w:rPr>
        <w:t>that are made</w:t>
      </w:r>
      <w:r w:rsidRPr="008F12CD">
        <w:rPr>
          <w:highlight w:val="lightGray"/>
        </w:rPr>
        <w:t>.</w:t>
      </w:r>
      <w:commentRangeEnd w:id="10"/>
      <w:r w:rsidR="00D31C3C">
        <w:rPr>
          <w:rStyle w:val="CommentReference"/>
        </w:rPr>
        <w:commentReference w:id="10"/>
      </w:r>
      <w:r w:rsidR="008C2EA5">
        <w:t xml:space="preserve"> </w:t>
      </w:r>
    </w:p>
    <w:p w14:paraId="3BC62752" w14:textId="24BC7B90" w:rsidR="00A663EE" w:rsidRDefault="00A663EE" w:rsidP="001F1630">
      <w:pPr>
        <w:pStyle w:val="APAHeading2"/>
      </w:pPr>
      <w:r>
        <w:t>Statistical heaven</w:t>
      </w:r>
    </w:p>
    <w:p w14:paraId="2B660733" w14:textId="309B5C7E" w:rsidR="00183CD5" w:rsidRDefault="005B642A" w:rsidP="00183CD5">
      <w:pPr>
        <w:ind w:firstLine="708"/>
      </w:pPr>
      <w:r w:rsidRPr="00183CD5">
        <w:rPr>
          <w:i/>
          <w:highlight w:val="lightGray"/>
        </w:rPr>
        <w:t>Statistical heaven</w:t>
      </w:r>
      <w:r w:rsidRPr="00183CD5">
        <w:rPr>
          <w:highlight w:val="lightGray"/>
        </w:rPr>
        <w:t xml:space="preserve"> is the notion that research findings </w:t>
      </w:r>
      <w:r w:rsidR="009C66C6" w:rsidRPr="00183CD5">
        <w:rPr>
          <w:highlight w:val="lightGray"/>
        </w:rPr>
        <w:t xml:space="preserve">in </w:t>
      </w:r>
      <w:r w:rsidR="00B50B7C">
        <w:rPr>
          <w:highlight w:val="lightGray"/>
        </w:rPr>
        <w:t xml:space="preserve">statistical </w:t>
      </w:r>
      <w:r w:rsidR="009C66C6" w:rsidRPr="00183CD5">
        <w:rPr>
          <w:highlight w:val="lightGray"/>
        </w:rPr>
        <w:t xml:space="preserve">hypothesis tests </w:t>
      </w:r>
      <w:r w:rsidRPr="00183CD5">
        <w:rPr>
          <w:highlight w:val="lightGray"/>
        </w:rPr>
        <w:t xml:space="preserve">are </w:t>
      </w:r>
      <w:r w:rsidR="003B0ABB" w:rsidRPr="00183CD5">
        <w:rPr>
          <w:highlight w:val="lightGray"/>
        </w:rPr>
        <w:t>uncons</w:t>
      </w:r>
      <w:r w:rsidR="0029473B" w:rsidRPr="00183CD5">
        <w:rPr>
          <w:highlight w:val="lightGray"/>
        </w:rPr>
        <w:t xml:space="preserve">ciously judged as more certain-, and error free </w:t>
      </w:r>
      <w:r w:rsidR="003B0ABB" w:rsidRPr="00183CD5">
        <w:rPr>
          <w:highlight w:val="lightGray"/>
        </w:rPr>
        <w:t>than they actually are</w:t>
      </w:r>
      <w:r w:rsidR="003B0ABB">
        <w:t>.</w:t>
      </w:r>
      <w:r w:rsidR="003A61E3">
        <w:t xml:space="preserve"> </w:t>
      </w:r>
      <w:r w:rsidR="00F17ED4">
        <w:t xml:space="preserve">In short, this means that researchers </w:t>
      </w:r>
      <w:r w:rsidR="008C2EA5">
        <w:t xml:space="preserve">unconsciously </w:t>
      </w:r>
      <w:r w:rsidR="00F17ED4">
        <w:t xml:space="preserve">assess Type I </w:t>
      </w:r>
      <w:r w:rsidR="008C2EA5">
        <w:t>and Type II error rates as null</w:t>
      </w:r>
      <w:r w:rsidR="00F17ED4">
        <w:t xml:space="preserve">, implying that all significant results are true positives and all non-effects are true negatives. </w:t>
      </w:r>
      <w:r w:rsidR="006E7D5E">
        <w:t xml:space="preserve">We do not intend this to sound asinine, and recognize that this discrepancy between the properties of hypothesis tests and practice </w:t>
      </w:r>
      <w:r w:rsidR="00FD21D0">
        <w:t>is due</w:t>
      </w:r>
      <w:r w:rsidR="004E4453">
        <w:t xml:space="preserve"> to </w:t>
      </w:r>
      <w:r w:rsidR="00225750">
        <w:t>humans’</w:t>
      </w:r>
      <w:r w:rsidR="0005344D">
        <w:t xml:space="preserve"> general</w:t>
      </w:r>
      <w:r w:rsidR="00225750">
        <w:t xml:space="preserve"> </w:t>
      </w:r>
      <w:r w:rsidR="000A446D">
        <w:t>lack of intuition for random sequences and several unconscious fallacies</w:t>
      </w:r>
      <w:r w:rsidR="000C3870">
        <w:t xml:space="preserve">. </w:t>
      </w:r>
    </w:p>
    <w:p w14:paraId="2C261906" w14:textId="62A87DB7" w:rsidR="00FB3F90" w:rsidRDefault="007B093D" w:rsidP="00183CD5">
      <w:pPr>
        <w:ind w:firstLine="708"/>
      </w:pPr>
      <w:r w:rsidRPr="007B32E9">
        <w:rPr>
          <w:rStyle w:val="APAHeading3Char"/>
        </w:rPr>
        <w:t>Law of small numbers.</w:t>
      </w:r>
      <w:r w:rsidRPr="007B32E9">
        <w:t xml:space="preserve"> </w:t>
      </w:r>
      <w:r w:rsidR="005446DB" w:rsidRPr="00183CD5">
        <w:rPr>
          <w:highlight w:val="lightGray"/>
        </w:rPr>
        <w:t xml:space="preserve">The unconscious belief in the law of small numbers </w:t>
      </w:r>
      <w:r w:rsidR="005446DB" w:rsidRPr="00183CD5">
        <w:rPr>
          <w:highlight w:val="lightGray"/>
        </w:rPr>
        <w:fldChar w:fldCharType="begin" w:fldLock="1"/>
      </w:r>
      <w:r w:rsidR="0084448B">
        <w:rPr>
          <w:highlight w:val="lightGray"/>
        </w:rPr>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446DB" w:rsidRPr="00183CD5">
        <w:rPr>
          <w:highlight w:val="lightGray"/>
        </w:rPr>
        <w:fldChar w:fldCharType="separate"/>
      </w:r>
      <w:r w:rsidR="005446DB" w:rsidRPr="00183CD5">
        <w:rPr>
          <w:noProof/>
          <w:highlight w:val="lightGray"/>
        </w:rPr>
        <w:t>(Tversky &amp; Kahneman, 1971)</w:t>
      </w:r>
      <w:r w:rsidR="005446DB" w:rsidRPr="00183CD5">
        <w:rPr>
          <w:highlight w:val="lightGray"/>
        </w:rPr>
        <w:fldChar w:fldCharType="end"/>
      </w:r>
      <w:r w:rsidR="005446DB" w:rsidRPr="00183CD5">
        <w:rPr>
          <w:highlight w:val="lightGray"/>
        </w:rPr>
        <w:t xml:space="preserve"> </w:t>
      </w:r>
      <w:r w:rsidR="00183CD5" w:rsidRPr="00183CD5">
        <w:rPr>
          <w:highlight w:val="lightGray"/>
        </w:rPr>
        <w:t xml:space="preserve">causes </w:t>
      </w:r>
      <w:r w:rsidR="005446DB" w:rsidRPr="00183CD5">
        <w:rPr>
          <w:highlight w:val="lightGray"/>
        </w:rPr>
        <w:t>the notion that sample data are highly representative of population data, resulting in conclusions on the sample level that are readily generalized to the population level.</w:t>
      </w:r>
      <w:r w:rsidR="00183CD5">
        <w:t xml:space="preserve"> </w:t>
      </w:r>
      <w:r w:rsidR="00CB4021" w:rsidRPr="00183CD5">
        <w:t xml:space="preserve">However, </w:t>
      </w:r>
      <w:r w:rsidR="005446DB" w:rsidRPr="00183CD5">
        <w:t>population data are theoretical values that can never be</w:t>
      </w:r>
      <w:r w:rsidR="005446DB">
        <w:t xml:space="preserve"> directly measured</w:t>
      </w:r>
      <w:r w:rsidR="00002639">
        <w:t xml:space="preserve"> — </w:t>
      </w:r>
      <w:r w:rsidR="00E860D4">
        <w:t xml:space="preserve">observed scores are a sum of the true score and the random measurement error </w:t>
      </w:r>
      <w:r w:rsidR="00002639">
        <w:t xml:space="preserve"> (i.e., </w:t>
      </w:r>
      <w:r w:rsidR="00002639">
        <w:rPr>
          <w:i/>
        </w:rPr>
        <w:t>X = T + E</w:t>
      </w:r>
      <w:r w:rsidR="00E860D4">
        <w:t xml:space="preserve">; </w:t>
      </w:r>
      <w:r w:rsidR="00E860D4">
        <w:fldChar w:fldCharType="begin" w:fldLock="1"/>
      </w:r>
      <w:r w:rsidR="0084448B">
        <w:instrText>ADDIN CSL_CITATION { "citationItems" : [ { "id" : "ITEM-1", "itemData" : { "DOI" : "10.1016/0022-2496(66)90002-2",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2" ] ] }, "page" : "1-18", "title" : "The axioms and principal results of classical test theory", "type" : "article-journal", "volume" : "3" }, "uris" : [ "http://www.mendeley.com/documents/?uuid=27fa6cac-2edc-4d98-8256-939ddb8735f6" ] } ], "mendeley" : { "manualFormatting" : "Novick, 1966", "previouslyFormattedCitation" : "(Novick, 1966)" }, "properties" : { "noteIndex" : 0 }, "schema" : "https://github.com/citation-style-language/schema/raw/master/csl-citation.json" }</w:instrText>
      </w:r>
      <w:r w:rsidR="00E860D4">
        <w:fldChar w:fldCharType="separate"/>
      </w:r>
      <w:r w:rsidR="00E860D4" w:rsidRPr="00E860D4">
        <w:rPr>
          <w:noProof/>
        </w:rPr>
        <w:t>Novick, 1966</w:t>
      </w:r>
      <w:r w:rsidR="00E860D4">
        <w:fldChar w:fldCharType="end"/>
      </w:r>
      <w:r w:rsidR="00002639">
        <w:t>).</w:t>
      </w:r>
      <w:r w:rsidR="00EC755E">
        <w:t xml:space="preserve"> </w:t>
      </w:r>
      <w:r w:rsidR="00617B42">
        <w:t xml:space="preserve">Although this belief </w:t>
      </w:r>
      <w:r w:rsidR="00E34368">
        <w:t>is</w:t>
      </w:r>
      <w:r w:rsidR="00617B42">
        <w:t xml:space="preserve"> more justified as sample size increases, samples in psychological science are</w:t>
      </w:r>
      <w:r w:rsidR="00E34368">
        <w:t xml:space="preserve"> often relatively </w:t>
      </w:r>
      <w:r w:rsidR="00617B42">
        <w:t xml:space="preserve">small </w:t>
      </w:r>
      <w:r w:rsidR="007B32E9">
        <w:t xml:space="preserve">relative </w:t>
      </w:r>
      <w:r w:rsidR="00617B42">
        <w:t xml:space="preserve">to the population that is being studied </w:t>
      </w:r>
      <w:commentRangeStart w:id="11"/>
      <w:r w:rsidR="00E34368">
        <w:fldChar w:fldCharType="begin" w:fldLock="1"/>
      </w:r>
      <w:r w:rsidR="0084448B">
        <w:instrText>ADDIN CSL_CITATION { "citationItems" : [ { "id" : "ITEM-1", "itemData" : { "DOI" : "10.2466/03.11.pms.112.2.331-348", "author" : [ { "dropping-particle" : "", "family" : "Marszalek", "given" : "J.M.", "non-dropping-particle" : "", "parse-names" : false, "suffix" : "" }, { "dropping-particle" : "", "family" : "Barber", "given" : "C.", "non-dropping-particle" : "", "parse-names" : false, "suffix" : "" }, { "dropping-particle" : "", "family" : "Kohlhart", "given" : "J.", "non-dropping-particle" : "", "parse-names" : false, "suffix" : "" }, { "dropping-particle" : "", "family" : "Holmes", "given" : "C.B.", "non-dropping-particle" : "", "parse-names" : false, "suffix" : "" } ], "container-title" : "Perceptual &amp; Motor Skills", "id" : "ITEM-1", "issued" : { "date-parts" : [ [ "2011" ] ] }, "page" : "331-348", "title" : "Sample size in psychological research over the past 30 years.", "type" : "article-journal", "volume" : "112" }, "uris" : [ "http://www.mendeley.com/documents/?uuid=ed47f7b9-37a7-4e26-85b9-eebd382da283" ] } ], "mendeley" : { "manualFormatting" : "(i.e., Nmedian = 40; Marszalek, Barber, Kohlhart, &amp; Holmes, 2011)", "previouslyFormattedCitation" : "(Marszalek, Barber, Kohlhart, &amp; Holmes, 2011)" }, "properties" : { "noteIndex" : 0 }, "schema" : "https://github.com/citation-style-language/schema/raw/master/csl-citation.json" }</w:instrText>
      </w:r>
      <w:r w:rsidR="00E34368">
        <w:fldChar w:fldCharType="separate"/>
      </w:r>
      <w:r w:rsidR="00E34368" w:rsidRPr="00E34368">
        <w:rPr>
          <w:noProof/>
        </w:rPr>
        <w:t>(</w:t>
      </w:r>
      <w:r w:rsidR="00E34368">
        <w:rPr>
          <w:noProof/>
        </w:rPr>
        <w:t xml:space="preserve">i.e., </w:t>
      </w:r>
      <w:r w:rsidR="00E34368" w:rsidRPr="00E34368">
        <w:rPr>
          <w:i/>
          <w:noProof/>
        </w:rPr>
        <w:t>N</w:t>
      </w:r>
      <w:r w:rsidR="00E34368">
        <w:rPr>
          <w:i/>
          <w:noProof/>
          <w:vertAlign w:val="subscript"/>
        </w:rPr>
        <w:t>median</w:t>
      </w:r>
      <w:r w:rsidR="00E34368">
        <w:rPr>
          <w:noProof/>
        </w:rPr>
        <w:t xml:space="preserve"> = 40; </w:t>
      </w:r>
      <w:r w:rsidR="00E34368" w:rsidRPr="00E34368">
        <w:rPr>
          <w:noProof/>
        </w:rPr>
        <w:t>Marszalek, Barber, Kohlhart, &amp; Holmes, 2011)</w:t>
      </w:r>
      <w:r w:rsidR="00E34368">
        <w:fldChar w:fldCharType="end"/>
      </w:r>
      <w:r w:rsidR="005B0D3B">
        <w:t>.</w:t>
      </w:r>
      <w:commentRangeEnd w:id="11"/>
      <w:r w:rsidR="00E34368">
        <w:rPr>
          <w:rStyle w:val="CommentReference"/>
        </w:rPr>
        <w:commentReference w:id="11"/>
      </w:r>
      <w:r w:rsidR="005B0D3B">
        <w:t xml:space="preserve"> </w:t>
      </w:r>
    </w:p>
    <w:p w14:paraId="57CBD1B4" w14:textId="157176F1" w:rsidR="00617B42" w:rsidRPr="00811959" w:rsidRDefault="00617B42" w:rsidP="007B093D">
      <w:pPr>
        <w:ind w:firstLine="708"/>
      </w:pPr>
      <w:r w:rsidRPr="00811959">
        <w:rPr>
          <w:b/>
        </w:rPr>
        <w:lastRenderedPageBreak/>
        <w:t>Confirmation bias</w:t>
      </w:r>
      <w:r w:rsidR="007B093D" w:rsidRPr="00811959">
        <w:rPr>
          <w:b/>
        </w:rPr>
        <w:t>.</w:t>
      </w:r>
      <w:r w:rsidR="00811959">
        <w:rPr>
          <w:b/>
        </w:rPr>
        <w:t xml:space="preserve"> </w:t>
      </w:r>
    </w:p>
    <w:p w14:paraId="6028D7C1" w14:textId="5461FD8F" w:rsidR="00617B42" w:rsidRPr="00811959" w:rsidRDefault="00617B42" w:rsidP="007B093D">
      <w:pPr>
        <w:ind w:firstLine="708"/>
        <w:rPr>
          <w:b/>
        </w:rPr>
      </w:pPr>
      <w:r w:rsidRPr="00811959">
        <w:rPr>
          <w:b/>
        </w:rPr>
        <w:t>Hindsight bias</w:t>
      </w:r>
      <w:r w:rsidR="007B093D" w:rsidRPr="00811959">
        <w:rPr>
          <w:b/>
        </w:rPr>
        <w:t xml:space="preserve">. </w:t>
      </w:r>
    </w:p>
    <w:p w14:paraId="00D36F6D" w14:textId="38AB520D" w:rsidR="001F1630" w:rsidRPr="00183377" w:rsidRDefault="00617B42" w:rsidP="007B093D">
      <w:pPr>
        <w:ind w:firstLine="708"/>
      </w:pPr>
      <w:commentRangeStart w:id="12"/>
      <w:r w:rsidRPr="00811959">
        <w:rPr>
          <w:b/>
        </w:rPr>
        <w:t>Overconfidence</w:t>
      </w:r>
      <w:commentRangeEnd w:id="12"/>
      <w:r w:rsidR="001F1630" w:rsidRPr="00811959">
        <w:rPr>
          <w:rStyle w:val="CommentReference"/>
          <w:b/>
        </w:rPr>
        <w:commentReference w:id="12"/>
      </w:r>
      <w:r w:rsidR="007B093D" w:rsidRPr="00811959">
        <w:rPr>
          <w:b/>
        </w:rPr>
        <w:t>.</w:t>
      </w:r>
      <w:r w:rsidR="00183377">
        <w:rPr>
          <w:b/>
        </w:rPr>
        <w:t xml:space="preserve"> </w:t>
      </w:r>
      <w:r w:rsidR="00183377" w:rsidRPr="0000251C">
        <w:rPr>
          <w:highlight w:val="lightGray"/>
        </w:rPr>
        <w:t>Overconfidence leads to overestimation of probabilities that one is correct</w:t>
      </w:r>
      <w:r w:rsidR="0000251C" w:rsidRPr="0000251C">
        <w:rPr>
          <w:highlight w:val="lightGray"/>
        </w:rPr>
        <w:t xml:space="preserve"> and is defined as the discrepancy between confidence and accuracy</w:t>
      </w:r>
      <w:r w:rsidR="00183377" w:rsidRPr="0000251C">
        <w:rPr>
          <w:highlight w:val="lightGray"/>
        </w:rPr>
        <w:t>.</w:t>
      </w:r>
      <w:r w:rsidR="00183377">
        <w:t xml:space="preserve"> It is most clearly illustrated by the finding that 80% of people think they belong to the 50% smartest people </w:t>
      </w:r>
      <w:commentRangeStart w:id="13"/>
      <w:r w:rsidR="00183377">
        <w:t>(Dunning &amp; Kruger)</w:t>
      </w:r>
      <w:commentRangeEnd w:id="13"/>
      <w:r w:rsidR="00183377">
        <w:rPr>
          <w:rStyle w:val="CommentReference"/>
        </w:rPr>
        <w:commentReference w:id="13"/>
      </w:r>
      <w:r w:rsidR="0000251C">
        <w:t>, which clearly is impossible</w:t>
      </w:r>
      <w:r w:rsidR="00183377">
        <w:t xml:space="preserve">. </w:t>
      </w:r>
      <w:r w:rsidR="0000251C">
        <w:t xml:space="preserve"> Overconfidence is more </w:t>
      </w:r>
    </w:p>
    <w:p w14:paraId="3C51FB25" w14:textId="77777777" w:rsidR="00AF7F16" w:rsidRPr="0000251C" w:rsidRDefault="007B093D" w:rsidP="00AF7F16">
      <w:pPr>
        <w:ind w:firstLine="708"/>
      </w:pPr>
      <w:r w:rsidRPr="00811959">
        <w:rPr>
          <w:b/>
        </w:rPr>
        <w:t xml:space="preserve">Fundamental attribution error. </w:t>
      </w:r>
    </w:p>
    <w:p w14:paraId="138065C0" w14:textId="77777777" w:rsidR="00AF7F16" w:rsidRDefault="00AF7F16" w:rsidP="00AF7F16">
      <w:pPr>
        <w:rPr>
          <w:b/>
        </w:rPr>
      </w:pPr>
      <w:r>
        <w:rPr>
          <w:b/>
        </w:rPr>
        <w:t>False positives versus false negatives</w:t>
      </w:r>
    </w:p>
    <w:p w14:paraId="2ED5570B" w14:textId="114244E1" w:rsidR="009D2229" w:rsidRDefault="009D2229" w:rsidP="003F41DA">
      <w:pPr>
        <w:ind w:firstLine="708"/>
        <w:rPr>
          <w:highlight w:val="lightGray"/>
        </w:rPr>
      </w:pPr>
      <w:r>
        <w:rPr>
          <w:highlight w:val="lightGray"/>
        </w:rPr>
        <w:t xml:space="preserve">False positive rates have been widely debated throughout the last decade </w:t>
      </w:r>
      <w:r>
        <w:rPr>
          <w:highlight w:val="lightGray"/>
        </w:rPr>
        <w:fldChar w:fldCharType="begin" w:fldLock="1"/>
      </w:r>
      <w:r w:rsidR="0084448B">
        <w:rPr>
          <w:highlight w:val="lightGray"/>
        </w:rPr>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id" : "ITEM-2",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2",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id" : "ITEM-3",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3", "issue" : "5", "issued" : { "date-parts" : [ [ "2012", "5", "1" ] ] }, "page" : "524-32", "title" : "Measuring the prevalence of questionable research practices with incentives for truth telling.", "type" : "article-journal", "volume" : "23" }, "uris" : [ "http://www.mendeley.com/documents/?uuid=6cca2b2a-2bd4-4bce-ac83-f2e265a6abc4" ] } ], "mendeley" : { "previouslyFormattedCitation" : "(Ioannidis, 2005; John, Loewenstein, &amp; Prelec, 2012; Simmons, Nelson, &amp; Simonsohn, 2011)" }, "properties" : { "noteIndex" : 0 }, "schema" : "https://github.com/citation-style-language/schema/raw/master/csl-citation.json" }</w:instrText>
      </w:r>
      <w:r>
        <w:rPr>
          <w:highlight w:val="lightGray"/>
        </w:rPr>
        <w:fldChar w:fldCharType="separate"/>
      </w:r>
      <w:r w:rsidRPr="009D2229">
        <w:rPr>
          <w:noProof/>
          <w:highlight w:val="lightGray"/>
        </w:rPr>
        <w:t>(Ioannidis, 2005; John, Loewenstein, &amp; Prelec, 2012; Simmons, Nelson, &amp; Simonsohn, 2011)</w:t>
      </w:r>
      <w:r>
        <w:rPr>
          <w:highlight w:val="lightGray"/>
        </w:rPr>
        <w:fldChar w:fldCharType="end"/>
      </w:r>
      <w:r>
        <w:rPr>
          <w:highlight w:val="lightGray"/>
        </w:rPr>
        <w:t xml:space="preserve">, and some have called for more focal attention </w:t>
      </w:r>
      <w:r w:rsidR="00915716">
        <w:rPr>
          <w:highlight w:val="lightGray"/>
        </w:rPr>
        <w:t>on false negative rates</w:t>
      </w:r>
      <w:r>
        <w:rPr>
          <w:highlight w:val="lightGray"/>
        </w:rPr>
        <w:t xml:space="preserve"> </w:t>
      </w:r>
      <w:r>
        <w:rPr>
          <w:highlight w:val="lightGray"/>
        </w:rPr>
        <w:fldChar w:fldCharType="begin" w:fldLock="1"/>
      </w:r>
      <w:r w:rsidR="0084448B">
        <w:rPr>
          <w:highlight w:val="lightGray"/>
        </w:rPr>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Pr>
          <w:highlight w:val="lightGray"/>
        </w:rPr>
        <w:fldChar w:fldCharType="separate"/>
      </w:r>
      <w:r w:rsidRPr="009D2229">
        <w:rPr>
          <w:noProof/>
          <w:highlight w:val="lightGray"/>
        </w:rPr>
        <w:t>(Fiedler, Kutzner, &amp; Krueger, 2012)</w:t>
      </w:r>
      <w:r>
        <w:rPr>
          <w:highlight w:val="lightGray"/>
        </w:rPr>
        <w:fldChar w:fldCharType="end"/>
      </w:r>
      <w:r>
        <w:rPr>
          <w:highlight w:val="lightGray"/>
        </w:rPr>
        <w:t xml:space="preserve">.  </w:t>
      </w:r>
    </w:p>
    <w:p w14:paraId="2933400C" w14:textId="4C522DDD" w:rsidR="009D2229" w:rsidRPr="00B267B2" w:rsidRDefault="009D2229" w:rsidP="003F41DA">
      <w:pPr>
        <w:ind w:firstLine="708"/>
        <w:rPr>
          <w:highlight w:val="lightGray"/>
        </w:rPr>
      </w:pPr>
      <w:r>
        <w:rPr>
          <w:highlight w:val="lightGray"/>
        </w:rPr>
        <w:t>If we consider the nature of the false positives debate</w:t>
      </w:r>
      <w:r w:rsidR="00915716">
        <w:rPr>
          <w:highlight w:val="lightGray"/>
        </w:rPr>
        <w:t xml:space="preserve"> (i.e., α-control)</w:t>
      </w:r>
      <w:r>
        <w:rPr>
          <w:highlight w:val="lightGray"/>
        </w:rPr>
        <w:t>, and the nature of the false negatives debate</w:t>
      </w:r>
      <w:r w:rsidR="00915716">
        <w:rPr>
          <w:highlight w:val="lightGray"/>
        </w:rPr>
        <w:t xml:space="preserve"> (i.e., β-control)</w:t>
      </w:r>
      <w:r>
        <w:rPr>
          <w:highlight w:val="lightGray"/>
        </w:rPr>
        <w:t xml:space="preserve">, it can be determined that these debates are not parallel, but </w:t>
      </w:r>
      <w:r w:rsidR="005C3510">
        <w:rPr>
          <w:highlight w:val="lightGray"/>
        </w:rPr>
        <w:t>substantively different</w:t>
      </w:r>
      <w:r>
        <w:rPr>
          <w:highlight w:val="lightGray"/>
        </w:rPr>
        <w:t>.</w:t>
      </w:r>
      <w:r w:rsidR="00915716">
        <w:rPr>
          <w:highlight w:val="lightGray"/>
        </w:rPr>
        <w:t xml:space="preserve"> </w:t>
      </w:r>
      <w:r w:rsidR="00B267B2">
        <w:t>T</w:t>
      </w:r>
      <w:r w:rsidR="005C3510">
        <w:t>hese debates overlap, as α and β are negatively correlated</w:t>
      </w:r>
      <w:r w:rsidR="00B267B2">
        <w:t xml:space="preserve"> (i.e., higher α criterion leads to more power)</w:t>
      </w:r>
      <w:r w:rsidR="005C3510">
        <w:t xml:space="preserve">, </w:t>
      </w:r>
      <w:r w:rsidR="00B267B2">
        <w:t xml:space="preserve">but </w:t>
      </w:r>
      <w:r w:rsidR="005C3510">
        <w:t>the debate</w:t>
      </w:r>
      <w:r w:rsidR="0027018D">
        <w:t xml:space="preserve">s have seemingly not been connected — only separated </w:t>
      </w:r>
      <w:r w:rsidR="0027018D">
        <w:fldChar w:fldCharType="begin" w:fldLock="1"/>
      </w:r>
      <w:r w:rsidR="0084448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27018D">
        <w:fldChar w:fldCharType="separate"/>
      </w:r>
      <w:r w:rsidR="0027018D" w:rsidRPr="0027018D">
        <w:rPr>
          <w:noProof/>
        </w:rPr>
        <w:t>(Fiedler et al., 2012)</w:t>
      </w:r>
      <w:r w:rsidR="0027018D">
        <w:fldChar w:fldCharType="end"/>
      </w:r>
      <w:r w:rsidR="0027018D">
        <w:t xml:space="preserve">. </w:t>
      </w:r>
    </w:p>
    <w:p w14:paraId="55F99B95" w14:textId="3E2EA474" w:rsidR="009D2229" w:rsidRDefault="009D2229" w:rsidP="003F41DA">
      <w:pPr>
        <w:ind w:firstLine="708"/>
        <w:rPr>
          <w:highlight w:val="lightGray"/>
        </w:rPr>
      </w:pPr>
      <w:r>
        <w:rPr>
          <w:highlight w:val="lightGray"/>
        </w:rPr>
        <w:t>The debate on false posi</w:t>
      </w:r>
      <w:r w:rsidR="00061387">
        <w:rPr>
          <w:highlight w:val="lightGray"/>
        </w:rPr>
        <w:t xml:space="preserve">tives </w:t>
      </w:r>
      <w:r w:rsidR="007B40EB">
        <w:rPr>
          <w:highlight w:val="lightGray"/>
        </w:rPr>
        <w:t>has focused</w:t>
      </w:r>
      <w:r w:rsidR="00061387">
        <w:rPr>
          <w:highlight w:val="lightGray"/>
        </w:rPr>
        <w:t xml:space="preserve"> </w:t>
      </w:r>
      <w:r w:rsidR="00915716">
        <w:rPr>
          <w:highlight w:val="lightGray"/>
        </w:rPr>
        <w:t xml:space="preserve">on </w:t>
      </w:r>
      <w:r w:rsidR="00416049">
        <w:rPr>
          <w:highlight w:val="lightGray"/>
        </w:rPr>
        <w:t>proper</w:t>
      </w:r>
      <w:r>
        <w:rPr>
          <w:highlight w:val="lightGray"/>
        </w:rPr>
        <w:t xml:space="preserve"> methodology.</w:t>
      </w:r>
      <w:r w:rsidR="00915716">
        <w:rPr>
          <w:highlight w:val="lightGray"/>
        </w:rPr>
        <w:t xml:space="preserve"> </w:t>
      </w:r>
      <w:r w:rsidR="00061387">
        <w:t xml:space="preserve">Recent research has indicated </w:t>
      </w:r>
      <w:r w:rsidR="00061387">
        <w:t xml:space="preserve">that undisclosed research practices </w:t>
      </w:r>
      <w:r w:rsidR="00061387">
        <w:t xml:space="preserve">inflate false positive rates </w:t>
      </w:r>
      <w:r w:rsidR="00061387">
        <w:fldChar w:fldCharType="begin" w:fldLock="1"/>
      </w:r>
      <w:r w:rsidR="0084448B">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et al., 2011)" }, "properties" : { "noteIndex" : 0 }, "schema" : "https://github.com/citation-style-language/schema/raw/master/csl-citation.json" }</w:instrText>
      </w:r>
      <w:r w:rsidR="00061387">
        <w:fldChar w:fldCharType="separate"/>
      </w:r>
      <w:r w:rsidR="00061387" w:rsidRPr="00061387">
        <w:rPr>
          <w:noProof/>
        </w:rPr>
        <w:t>(Simmons et al., 2011)</w:t>
      </w:r>
      <w:r w:rsidR="00061387">
        <w:fldChar w:fldCharType="end"/>
      </w:r>
      <w:r w:rsidR="00061387">
        <w:t xml:space="preserve">, and that such practices have become widespread </w:t>
      </w:r>
      <w:r w:rsidR="00061387">
        <w:fldChar w:fldCharType="begin" w:fldLock="1"/>
      </w:r>
      <w:r w:rsidR="0084448B">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previouslyFormattedCitation" : "(John et al., 2012)" }, "properties" : { "noteIndex" : 0 }, "schema" : "https://github.com/citation-style-language/schema/raw/master/csl-citation.json" }</w:instrText>
      </w:r>
      <w:r w:rsidR="00061387">
        <w:fldChar w:fldCharType="separate"/>
      </w:r>
      <w:r w:rsidR="00061387" w:rsidRPr="00061387">
        <w:rPr>
          <w:noProof/>
        </w:rPr>
        <w:t>(John et al., 2012)</w:t>
      </w:r>
      <w:r w:rsidR="00061387">
        <w:fldChar w:fldCharType="end"/>
      </w:r>
      <w:r w:rsidR="00061387">
        <w:t xml:space="preserve">. </w:t>
      </w:r>
      <w:r w:rsidR="00915716">
        <w:t xml:space="preserve">Typically, </w:t>
      </w:r>
      <w:r w:rsidR="00675422">
        <w:t xml:space="preserve">α-control </w:t>
      </w:r>
      <w:r w:rsidR="00061387">
        <w:t>wa</w:t>
      </w:r>
      <w:r w:rsidR="00675422">
        <w:t>s important when developing new statistical methods</w:t>
      </w:r>
      <w:r w:rsidR="00061387">
        <w:t xml:space="preserve"> (i.e., calibration), but this research has shown that we should be worried more about human factors in α-control</w:t>
      </w:r>
      <w:r w:rsidR="00675422">
        <w:t>.</w:t>
      </w:r>
      <w:r w:rsidR="00061387">
        <w:t xml:space="preserve"> The debate has since then carried onward, discussing how to improve disclosing of research practices </w:t>
      </w:r>
      <w:r w:rsidR="00061387">
        <w:fldChar w:fldCharType="begin" w:fldLock="1"/>
      </w:r>
      <w:r w:rsidR="0084448B">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previouslyFormattedCitation" : "(LeBel et al., 2013)" }, "properties" : { "noteIndex" : 0 }, "schema" : "https://github.com/citation-style-language/schema/raw/master/csl-citation.json" }</w:instrText>
      </w:r>
      <w:r w:rsidR="00061387">
        <w:fldChar w:fldCharType="separate"/>
      </w:r>
      <w:r w:rsidR="00061387" w:rsidRPr="00061387">
        <w:rPr>
          <w:noProof/>
        </w:rPr>
        <w:t>(LeBel et al., 2013)</w:t>
      </w:r>
      <w:r w:rsidR="00061387">
        <w:fldChar w:fldCharType="end"/>
      </w:r>
      <w:r w:rsidR="00061387">
        <w:t xml:space="preserve">, and has stimulated further research to show what practices increase false positive rates </w:t>
      </w:r>
      <w:r w:rsidR="00061387">
        <w:fldChar w:fldCharType="begin" w:fldLock="1"/>
      </w:r>
      <w:r w:rsidR="0084448B">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061387">
        <w:fldChar w:fldCharType="separate"/>
      </w:r>
      <w:r w:rsidR="00061387" w:rsidRPr="00061387">
        <w:rPr>
          <w:noProof/>
        </w:rPr>
        <w:t>(</w:t>
      </w:r>
      <w:r w:rsidR="00061387">
        <w:rPr>
          <w:noProof/>
        </w:rPr>
        <w:t xml:space="preserve">e.g., </w:t>
      </w:r>
      <w:r w:rsidR="00061387" w:rsidRPr="00061387">
        <w:rPr>
          <w:noProof/>
        </w:rPr>
        <w:t>Murayama, Pekrun, &amp; Fiedler, 2013)</w:t>
      </w:r>
      <w:r w:rsidR="00061387">
        <w:fldChar w:fldCharType="end"/>
      </w:r>
      <w:r w:rsidR="00061387">
        <w:t>.</w:t>
      </w:r>
      <w:r w:rsidR="00675422">
        <w:t xml:space="preserve"> </w:t>
      </w:r>
    </w:p>
    <w:p w14:paraId="16D96EB2" w14:textId="09203102" w:rsidR="009D2229" w:rsidRDefault="009D2229" w:rsidP="003F41DA">
      <w:pPr>
        <w:ind w:firstLine="708"/>
        <w:rPr>
          <w:highlight w:val="lightGray"/>
        </w:rPr>
      </w:pPr>
      <w:r>
        <w:rPr>
          <w:highlight w:val="lightGray"/>
        </w:rPr>
        <w:lastRenderedPageBreak/>
        <w:t xml:space="preserve">The debate on false negatives </w:t>
      </w:r>
      <w:r w:rsidR="007B40EB">
        <w:rPr>
          <w:highlight w:val="lightGray"/>
        </w:rPr>
        <w:t>has focused</w:t>
      </w:r>
      <w:r>
        <w:rPr>
          <w:highlight w:val="lightGray"/>
        </w:rPr>
        <w:t xml:space="preserve"> on sensitivity of data and tools</w:t>
      </w:r>
      <w:r w:rsidR="007B40EB">
        <w:rPr>
          <w:highlight w:val="lightGray"/>
        </w:rPr>
        <w:t xml:space="preserve"> to find effects</w:t>
      </w:r>
      <w:r w:rsidR="007A0936">
        <w:rPr>
          <w:highlight w:val="lightGray"/>
        </w:rPr>
        <w:t xml:space="preserve"> (i.e., power in studies)</w:t>
      </w:r>
      <w:r>
        <w:rPr>
          <w:highlight w:val="lightGray"/>
        </w:rPr>
        <w:t>.</w:t>
      </w:r>
      <w:r w:rsidR="00AD2081">
        <w:t xml:space="preserve"> Although not as lively as the debate on false positives, the false negatives debate is just as important</w:t>
      </w:r>
      <w:r w:rsidR="008841E6">
        <w:t>, as we will see shortly</w:t>
      </w:r>
      <w:r w:rsidR="00AD2081">
        <w:t xml:space="preserve">. </w:t>
      </w:r>
      <w:r w:rsidR="00AD2081">
        <w:fldChar w:fldCharType="begin" w:fldLock="1"/>
      </w:r>
      <w:r w:rsidR="0084448B">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manualFormatting" : "Fiedler et al. (2012)", "previouslyFormattedCitation" : "(Fiedler et al., 2012)" }, "properties" : { "noteIndex" : 0 }, "schema" : "https://github.com/citation-style-language/schema/raw/master/csl-citation.json" }</w:instrText>
      </w:r>
      <w:r w:rsidR="00AD2081">
        <w:fldChar w:fldCharType="separate"/>
      </w:r>
      <w:r w:rsidR="00AD2081" w:rsidRPr="00AD2081">
        <w:rPr>
          <w:noProof/>
        </w:rPr>
        <w:t>Fiedler et al.</w:t>
      </w:r>
      <w:r w:rsidR="00AD2081">
        <w:rPr>
          <w:noProof/>
        </w:rPr>
        <w:t xml:space="preserve"> (</w:t>
      </w:r>
      <w:r w:rsidR="00AD2081" w:rsidRPr="00AD2081">
        <w:rPr>
          <w:noProof/>
        </w:rPr>
        <w:t>2012)</w:t>
      </w:r>
      <w:r w:rsidR="00AD2081">
        <w:fldChar w:fldCharType="end"/>
      </w:r>
      <w:r w:rsidR="00AD2081">
        <w:t xml:space="preserve"> rightly argued that false negatives </w:t>
      </w:r>
      <w:r w:rsidR="00AD2081">
        <w:rPr>
          <w:i/>
        </w:rPr>
        <w:t xml:space="preserve">are </w:t>
      </w:r>
      <w:r w:rsidR="00AD2081">
        <w:t>costly, as finding ‘nothing’ causes research lines to be stopped, thinking there is no effect present whatsoever</w:t>
      </w:r>
      <w:r w:rsidR="005C3280">
        <w:t>.</w:t>
      </w:r>
      <w:r w:rsidR="007A0936">
        <w:t xml:space="preserve"> </w:t>
      </w:r>
      <w:r w:rsidR="005C3280">
        <w:t xml:space="preserve">In practice, </w:t>
      </w:r>
      <w:r w:rsidR="00B715C7">
        <w:t xml:space="preserve">there is </w:t>
      </w:r>
      <w:r w:rsidR="00B715C7">
        <w:rPr>
          <w:i/>
        </w:rPr>
        <w:t>always</w:t>
      </w:r>
      <w:r w:rsidR="00B715C7">
        <w:t xml:space="preserve"> a statistical effect present </w:t>
      </w:r>
      <w:commentRangeStart w:id="14"/>
      <w:r w:rsidR="00B715C7">
        <w:t>()</w:t>
      </w:r>
      <w:commentRangeEnd w:id="14"/>
      <w:r w:rsidR="005C3280">
        <w:t xml:space="preserve"> — it is much more important to ask how large this effect is</w:t>
      </w:r>
      <w:r w:rsidR="00B715C7">
        <w:rPr>
          <w:rStyle w:val="CommentReference"/>
        </w:rPr>
        <w:commentReference w:id="14"/>
      </w:r>
      <w:r w:rsidR="005C3280">
        <w:t xml:space="preserve"> instead of whether there is an effect</w:t>
      </w:r>
      <w:r w:rsidR="00AD2081">
        <w:t xml:space="preserve">. </w:t>
      </w:r>
      <w:r w:rsidR="00B715C7">
        <w:t>After all, as sample size increases, power increases</w:t>
      </w:r>
      <w:r w:rsidR="008841E6">
        <w:t>,</w:t>
      </w:r>
      <w:r w:rsidR="00B715C7">
        <w:t xml:space="preserve"> </w:t>
      </w:r>
      <w:r w:rsidR="008841E6">
        <w:t xml:space="preserve">keeping other factors </w:t>
      </w:r>
      <w:r w:rsidR="00B715C7">
        <w:t xml:space="preserve">constant. Given that there is variable measurement error in all measurements </w:t>
      </w:r>
      <w:r w:rsidR="00B715C7">
        <w:fldChar w:fldCharType="begin" w:fldLock="1"/>
      </w:r>
      <w:r w:rsidR="0084448B">
        <w:instrText>ADDIN CSL_CITATION { "citationItems" : [ { "id" : "ITEM-1", "itemData" : { "DOI" : "10.1016/0022-2496(66)90002-2", "ISSN" : "00222496", "abstract" : "Following an approach due to Guttman the axioms of the classical test theory model are shown to be derivable as constructions from a specified sampling rule and from the assumption that the observed score of an arbitrarily specified or randomly selected person may be considered as an observation of a random variable having finite and positive variance. Without further assumption the reliability of a test is defined. Parallel measurements are then independently defined, and the concept of replication is explicated. The derived axioms of the classical test theory model are then stated in a refined form of Woodbury's stochastic process notation, and the basic results of this model are derived. The assumptions of experimental independence, homogeneity of error distribution, and conditional independence are related to the classical model and to each other. Finally, a brief sketch of some stronger models assuming the independence of error and true scores or the existence of higher-order moments of error distributions or those making specific distributional assumptions is given.", "author" : [ { "dropping-particle" : "", "family" : "Novick", "given" : "Melvin R.", "non-dropping-particle" : "", "parse-names" : false, "suffix" : "" } ], "container-title" : "Journal of Mathematical Psychology", "id" : "ITEM-1", "issue" : "1", "issued" : { "date-parts" : [ [ "1966", "2" ] ] }, "page" : "1-18", "title" : "The axioms and principal results of classical test theory", "type" : "article-journal", "volume" : "3" }, "uris" : [ "http://www.mendeley.com/documents/?uuid=27fa6cac-2edc-4d98-8256-939ddb8735f6" ] } ], "mendeley" : { "previouslyFormattedCitation" : "(Novick, 1966)" }, "properties" : { "noteIndex" : 0 }, "schema" : "https://github.com/citation-style-language/schema/raw/master/csl-citation.json" }</w:instrText>
      </w:r>
      <w:r w:rsidR="00B715C7">
        <w:fldChar w:fldCharType="separate"/>
      </w:r>
      <w:r w:rsidR="00B715C7" w:rsidRPr="00B715C7">
        <w:rPr>
          <w:noProof/>
        </w:rPr>
        <w:t>(Novick, 1966)</w:t>
      </w:r>
      <w:r w:rsidR="00B715C7">
        <w:fldChar w:fldCharType="end"/>
      </w:r>
      <w:r w:rsidR="00B715C7">
        <w:t xml:space="preserve">, parameters of interest will never be exactly the same. Hence, </w:t>
      </w:r>
      <w:r w:rsidR="008841E6">
        <w:t>any</w:t>
      </w:r>
      <w:r w:rsidR="00B715C7">
        <w:t xml:space="preserve"> difference will be significant given a large enough sample. </w:t>
      </w:r>
      <w:r w:rsidR="00AD2081">
        <w:t xml:space="preserve">Considering that the power in a typical psychological experiment has been estimated at 35% </w:t>
      </w:r>
      <w:r w:rsidR="00AD2081">
        <w:fldChar w:fldCharType="begin" w:fldLock="1"/>
      </w:r>
      <w:r w:rsidR="0084448B">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AD2081">
        <w:fldChar w:fldCharType="separate"/>
      </w:r>
      <w:r w:rsidR="00AD2081" w:rsidRPr="00AD2081">
        <w:rPr>
          <w:noProof/>
        </w:rPr>
        <w:t>(Bakker, Van Dijk, &amp; Wicherts, 2012)</w:t>
      </w:r>
      <w:r w:rsidR="00AD2081">
        <w:fldChar w:fldCharType="end"/>
      </w:r>
      <w:r w:rsidR="00AD2081">
        <w:t xml:space="preserve">, this means there is a false negative rate of 65%. If </w:t>
      </w:r>
      <w:r w:rsidR="006A34AA">
        <w:t xml:space="preserve">possibly </w:t>
      </w:r>
      <w:r w:rsidR="00AD2081">
        <w:t xml:space="preserve">valuable research lines are being stopped at a 65% rate, due to being underpowered, we are neglecting valuable information </w:t>
      </w:r>
      <w:r w:rsidR="00223070">
        <w:t>and</w:t>
      </w:r>
      <w:bookmarkStart w:id="15" w:name="_GoBack"/>
      <w:bookmarkEnd w:id="15"/>
      <w:r w:rsidR="00AD2081">
        <w:t xml:space="preserve"> wasting </w:t>
      </w:r>
      <w:r w:rsidR="00737921">
        <w:t xml:space="preserve">valuable </w:t>
      </w:r>
      <w:r w:rsidR="00AD2081">
        <w:t>resources</w:t>
      </w:r>
      <w:r w:rsidR="0084448B">
        <w:t xml:space="preserve"> — especially if these are not </w:t>
      </w:r>
      <w:r w:rsidR="00730A42">
        <w:t>p</w:t>
      </w:r>
      <w:r w:rsidR="0084448B">
        <w:t xml:space="preserve">ublished </w:t>
      </w:r>
      <w:r w:rsidR="0084448B">
        <w:fldChar w:fldCharType="begin" w:fldLock="1"/>
      </w:r>
      <w:r w:rsidR="0084448B">
        <w:instrText>ADDIN CSL_CITATION { "citationItems" : [ { "id" : "ITEM-1", "itemData" : { "DOI" : "10.1371/journal.pone.0084896", "ISSN" : "1932-6203", "author" : [ { "dropping-particle" : "", "family" : "Assen", "given" : "Marcel a. L. M.", "non-dropping-particle" : "van", "parse-names" : false, "suffix" : "" }, { "dropping-particle" : "", "family" : "Aert", "given" : "Robbie C. M.", "non-dropping-particle" : "van", "parse-names" : false, "suffix" : "" }, { "dropping-particle" : "", "family" : "Nuijten", "given" : "Mich\u00e8le B.", "non-dropping-particle" : "", "parse-names" : false, "suffix" : "" }, { "dropping-particle" : "", "family" : "Wicherts", "given" : "Jelte M.", "non-dropping-particle" : "", "parse-names" : false, "suffix" : "" } ], "container-title" : "PLoS ONE", "editor" : [ { "dropping-particle" : "", "family" : "Wray", "given" : "K. Brad", "non-dropping-particle" : "", "parse-names" : false, "suffix" : "" } ], "id" : "ITEM-1", "issue" : "1", "issued" : { "date-parts" : [ [ "2014", "1", "17" ] ] }, "page" : "e84896", "title" : "Why Publishing Everything Is More Effective than Selective Publishing of Statistically Significant Results", "type" : "article-journal", "volume" : "9" }, "uris" : [ "http://www.mendeley.com/documents/?uuid=fe731bef-4355-485c-91dc-ff80d6f7d905" ] } ], "mendeley" : { "previouslyFormattedCitation" : "(van Assen, van Aert, Nuijten, &amp; Wicherts, 2014)" }, "properties" : { "noteIndex" : 0 }, "schema" : "https://github.com/citation-style-language/schema/raw/master/csl-citation.json" }</w:instrText>
      </w:r>
      <w:r w:rsidR="0084448B">
        <w:fldChar w:fldCharType="separate"/>
      </w:r>
      <w:r w:rsidR="0084448B" w:rsidRPr="0084448B">
        <w:rPr>
          <w:noProof/>
        </w:rPr>
        <w:t>(van Assen, van Aert, Nuijten, &amp; Wicherts, 2014)</w:t>
      </w:r>
      <w:r w:rsidR="0084448B">
        <w:fldChar w:fldCharType="end"/>
      </w:r>
      <w:r w:rsidR="00AD2081">
        <w:t xml:space="preserve">. </w:t>
      </w:r>
    </w:p>
    <w:p w14:paraId="1D766E68" w14:textId="46BA4605" w:rsidR="0027018D" w:rsidRDefault="0027018D" w:rsidP="0027018D">
      <w:pPr>
        <w:ind w:firstLine="708"/>
      </w:pPr>
      <w:r w:rsidRPr="007B40EB">
        <w:rPr>
          <w:highlight w:val="lightGray"/>
        </w:rPr>
        <w:t>The common ground between these two</w:t>
      </w:r>
      <w:r w:rsidR="00EE725C">
        <w:rPr>
          <w:highlight w:val="lightGray"/>
        </w:rPr>
        <w:t xml:space="preserve"> debates</w:t>
      </w:r>
      <w:r w:rsidRPr="007B40EB">
        <w:rPr>
          <w:highlight w:val="lightGray"/>
        </w:rPr>
        <w:t xml:space="preserve"> is </w:t>
      </w:r>
      <w:r w:rsidR="006A34AA">
        <w:rPr>
          <w:highlight w:val="lightGray"/>
        </w:rPr>
        <w:t>substantial</w:t>
      </w:r>
      <w:r w:rsidRPr="007B40EB">
        <w:rPr>
          <w:highlight w:val="lightGray"/>
        </w:rPr>
        <w:t xml:space="preserve">, as studies </w:t>
      </w:r>
      <w:r w:rsidR="007B40EB" w:rsidRPr="007B40EB">
        <w:rPr>
          <w:highlight w:val="lightGray"/>
        </w:rPr>
        <w:t xml:space="preserve">barely </w:t>
      </w:r>
      <w:r w:rsidRPr="007B40EB">
        <w:rPr>
          <w:highlight w:val="lightGray"/>
        </w:rPr>
        <w:t xml:space="preserve">failing to achieve significant results </w:t>
      </w:r>
      <w:r w:rsidR="007A0936">
        <w:rPr>
          <w:highlight w:val="lightGray"/>
        </w:rPr>
        <w:t xml:space="preserve">can </w:t>
      </w:r>
      <w:r w:rsidRPr="007B40EB">
        <w:rPr>
          <w:i/>
          <w:highlight w:val="lightGray"/>
        </w:rPr>
        <w:t xml:space="preserve">lead </w:t>
      </w:r>
      <w:r w:rsidRPr="007A0936">
        <w:rPr>
          <w:i/>
          <w:highlight w:val="lightGray"/>
        </w:rPr>
        <w:t>to</w:t>
      </w:r>
      <w:r w:rsidRPr="007B40EB">
        <w:rPr>
          <w:highlight w:val="lightGray"/>
        </w:rPr>
        <w:t xml:space="preserve"> research practices that inflate </w:t>
      </w:r>
      <w:r w:rsidR="007A0936">
        <w:rPr>
          <w:highlight w:val="lightGray"/>
        </w:rPr>
        <w:t>false positive rates</w:t>
      </w:r>
      <w:r w:rsidRPr="007B40EB">
        <w:rPr>
          <w:highlight w:val="lightGray"/>
        </w:rPr>
        <w:t>.</w:t>
      </w:r>
      <w:r w:rsidRPr="0027018D">
        <w:t xml:space="preserve"> </w:t>
      </w:r>
    </w:p>
    <w:p w14:paraId="69224551" w14:textId="126BA589" w:rsidR="005C3280" w:rsidRDefault="005C3280" w:rsidP="0027018D">
      <w:pPr>
        <w:ind w:firstLine="708"/>
        <w:rPr>
          <w:highlight w:val="lightGray"/>
        </w:rPr>
      </w:pPr>
      <w:r w:rsidRPr="005C3280">
        <w:rPr>
          <w:highlight w:val="lightGray"/>
        </w:rPr>
        <w:t xml:space="preserve">This indicates that a possibility to (partially) solve the </w:t>
      </w:r>
      <w:r>
        <w:rPr>
          <w:highlight w:val="lightGray"/>
        </w:rPr>
        <w:t xml:space="preserve">inflated </w:t>
      </w:r>
      <w:r w:rsidRPr="005C3280">
        <w:rPr>
          <w:highlight w:val="lightGray"/>
        </w:rPr>
        <w:t xml:space="preserve">false positive </w:t>
      </w:r>
      <w:r>
        <w:rPr>
          <w:highlight w:val="lightGray"/>
        </w:rPr>
        <w:t xml:space="preserve">rate </w:t>
      </w:r>
      <w:r w:rsidRPr="005C3280">
        <w:rPr>
          <w:highlight w:val="lightGray"/>
        </w:rPr>
        <w:t xml:space="preserve">and </w:t>
      </w:r>
      <w:r>
        <w:rPr>
          <w:highlight w:val="lightGray"/>
        </w:rPr>
        <w:t xml:space="preserve">inflated </w:t>
      </w:r>
      <w:r w:rsidRPr="005C3280">
        <w:rPr>
          <w:highlight w:val="lightGray"/>
        </w:rPr>
        <w:t xml:space="preserve">false negative </w:t>
      </w:r>
      <w:r>
        <w:rPr>
          <w:highlight w:val="lightGray"/>
        </w:rPr>
        <w:t xml:space="preserve">rate </w:t>
      </w:r>
      <w:r w:rsidRPr="005C3280">
        <w:rPr>
          <w:highlight w:val="lightGray"/>
        </w:rPr>
        <w:t>is in increasing the power of statistical hypothesis tests.</w:t>
      </w:r>
      <w:r w:rsidR="00EE725C">
        <w:rPr>
          <w:highlight w:val="lightGray"/>
        </w:rPr>
        <w:t xml:space="preserve"> </w:t>
      </w:r>
    </w:p>
    <w:p w14:paraId="06C8AEE3" w14:textId="36591447" w:rsidR="005C3280" w:rsidRDefault="005C3280" w:rsidP="0027018D">
      <w:pPr>
        <w:ind w:firstLine="708"/>
      </w:pPr>
      <w:commentRangeStart w:id="16"/>
      <w:commentRangeStart w:id="17"/>
      <w:r>
        <w:rPr>
          <w:highlight w:val="lightGray"/>
        </w:rPr>
        <w:t xml:space="preserve">As a science, we can then stop asking whether there is an effect or not, but ask ourselves how large the effect is and with what precision we can estimate it. </w:t>
      </w:r>
      <w:commentRangeEnd w:id="16"/>
      <w:r>
        <w:rPr>
          <w:rStyle w:val="CommentReference"/>
        </w:rPr>
        <w:commentReference w:id="16"/>
      </w:r>
      <w:commentRangeEnd w:id="17"/>
      <w:r w:rsidR="008841E6">
        <w:rPr>
          <w:rStyle w:val="CommentReference"/>
        </w:rPr>
        <w:commentReference w:id="17"/>
      </w:r>
    </w:p>
    <w:p w14:paraId="6B89D880" w14:textId="371BA750" w:rsidR="00675422" w:rsidRDefault="00361456" w:rsidP="00BE54D7">
      <w:pPr>
        <w:ind w:firstLine="708"/>
        <w:jc w:val="center"/>
        <w:rPr>
          <w:b/>
        </w:rPr>
      </w:pPr>
      <w:r>
        <w:rPr>
          <w:b/>
        </w:rPr>
        <w:t>(Statistically) Non-significant psychological effects</w:t>
      </w:r>
    </w:p>
    <w:p w14:paraId="215A1C09" w14:textId="7C70DC50" w:rsidR="00FD3A81" w:rsidRDefault="00FD3A81" w:rsidP="00FD3A81">
      <w:pPr>
        <w:rPr>
          <w:b/>
        </w:rPr>
      </w:pPr>
      <w:commentRangeStart w:id="18"/>
      <w:r>
        <w:rPr>
          <w:b/>
        </w:rPr>
        <w:t xml:space="preserve">Data summary </w:t>
      </w:r>
      <w:commentRangeEnd w:id="18"/>
      <w:r>
        <w:rPr>
          <w:rStyle w:val="CommentReference"/>
        </w:rPr>
        <w:commentReference w:id="18"/>
      </w:r>
    </w:p>
    <w:p w14:paraId="10C0D0C4" w14:textId="60DD426C" w:rsidR="00FD3A81" w:rsidRPr="00FD3A81" w:rsidRDefault="00FD3A81" w:rsidP="00FD3A81">
      <w:r>
        <w:rPr>
          <w:b/>
        </w:rPr>
        <w:tab/>
      </w:r>
      <w:r>
        <w:t xml:space="preserve"> </w:t>
      </w:r>
    </w:p>
    <w:p w14:paraId="4E59E7CE" w14:textId="6A1EA10D" w:rsidR="00862302" w:rsidRDefault="00D673AB" w:rsidP="00D673AB">
      <w:pPr>
        <w:rPr>
          <w:b/>
        </w:rPr>
      </w:pPr>
      <w:r>
        <w:rPr>
          <w:b/>
        </w:rPr>
        <w:t>Observed effects</w:t>
      </w:r>
    </w:p>
    <w:p w14:paraId="34155A0C" w14:textId="77EC5530" w:rsidR="00862302" w:rsidRDefault="0026739E" w:rsidP="00B9097E">
      <w:pPr>
        <w:ind w:firstLine="708"/>
      </w:pPr>
      <w:r w:rsidRPr="00B9097E">
        <w:rPr>
          <w:highlight w:val="lightGray"/>
        </w:rPr>
        <w:lastRenderedPageBreak/>
        <w:t>W</w:t>
      </w:r>
      <w:r w:rsidR="00862302" w:rsidRPr="00B9097E">
        <w:rPr>
          <w:highlight w:val="lightGray"/>
        </w:rPr>
        <w:t xml:space="preserve">e included </w:t>
      </w:r>
      <w:r w:rsidR="00F962C5" w:rsidRPr="00B9097E">
        <w:rPr>
          <w:highlight w:val="lightGray"/>
        </w:rPr>
        <w:t>all</w:t>
      </w:r>
      <w:r w:rsidR="00862302" w:rsidRPr="00B9097E">
        <w:rPr>
          <w:highlight w:val="lightGray"/>
        </w:rPr>
        <w:t xml:space="preserve"> </w:t>
      </w:r>
      <w:commentRangeStart w:id="19"/>
      <w:r w:rsidR="00F962C5" w:rsidRPr="00B9097E">
        <w:rPr>
          <w:highlight w:val="lightGray"/>
        </w:rPr>
        <w:t>XXXX</w:t>
      </w:r>
      <w:commentRangeEnd w:id="19"/>
      <w:r w:rsidR="00F962C5" w:rsidRPr="00B9097E">
        <w:rPr>
          <w:rStyle w:val="CommentReference"/>
          <w:highlight w:val="lightGray"/>
        </w:rPr>
        <w:commentReference w:id="19"/>
      </w:r>
      <w:r w:rsidR="00F962C5" w:rsidRPr="00B9097E">
        <w:rPr>
          <w:highlight w:val="lightGray"/>
        </w:rPr>
        <w:t xml:space="preserve"> </w:t>
      </w:r>
      <w:r w:rsidR="00862302" w:rsidRPr="00B9097E">
        <w:rPr>
          <w:highlight w:val="lightGray"/>
        </w:rPr>
        <w:t xml:space="preserve">non-significant </w:t>
      </w:r>
      <w:r w:rsidR="00F962C5" w:rsidRPr="00B9097E">
        <w:rPr>
          <w:i/>
          <w:highlight w:val="lightGray"/>
        </w:rPr>
        <w:t>t</w:t>
      </w:r>
      <w:r w:rsidR="00F962C5" w:rsidRPr="00B9097E">
        <w:rPr>
          <w:highlight w:val="lightGray"/>
        </w:rPr>
        <w:t>,</w:t>
      </w:r>
      <w:r w:rsidR="00F962C5" w:rsidRPr="00B9097E">
        <w:rPr>
          <w:i/>
          <w:highlight w:val="lightGray"/>
        </w:rPr>
        <w:t xml:space="preserve"> F</w:t>
      </w:r>
      <w:r w:rsidR="00F962C5" w:rsidRPr="00B9097E">
        <w:rPr>
          <w:highlight w:val="lightGray"/>
        </w:rPr>
        <w:t>,</w:t>
      </w:r>
      <w:r w:rsidR="00F962C5" w:rsidRPr="00B9097E">
        <w:rPr>
          <w:i/>
          <w:highlight w:val="lightGray"/>
        </w:rPr>
        <w:t xml:space="preserve"> </w:t>
      </w:r>
      <w:r w:rsidR="00F962C5" w:rsidRPr="00B9097E">
        <w:rPr>
          <w:highlight w:val="lightGray"/>
        </w:rPr>
        <w:t>and</w:t>
      </w:r>
      <w:r w:rsidR="00F962C5" w:rsidRPr="00B9097E">
        <w:rPr>
          <w:i/>
          <w:highlight w:val="lightGray"/>
        </w:rPr>
        <w:t xml:space="preserve"> r </w:t>
      </w:r>
      <w:r w:rsidR="00862302" w:rsidRPr="00B9097E">
        <w:rPr>
          <w:highlight w:val="lightGray"/>
        </w:rPr>
        <w:t xml:space="preserve">values (assuming α = .05 for all </w:t>
      </w:r>
      <w:r w:rsidR="00F962C5" w:rsidRPr="00B9097E">
        <w:rPr>
          <w:highlight w:val="lightGray"/>
        </w:rPr>
        <w:t>results)</w:t>
      </w:r>
      <w:r w:rsidRPr="00B9097E">
        <w:rPr>
          <w:highlight w:val="lightGray"/>
        </w:rPr>
        <w:t>, from which η</w:t>
      </w:r>
      <w:r w:rsidRPr="00B9097E">
        <w:rPr>
          <w:highlight w:val="lightGray"/>
          <w:vertAlign w:val="superscript"/>
        </w:rPr>
        <w:t xml:space="preserve">2 </w:t>
      </w:r>
      <w:r w:rsidRPr="00B9097E">
        <w:rPr>
          <w:highlight w:val="lightGray"/>
        </w:rPr>
        <w:t xml:space="preserve">effect sizes were computed (equal to </w:t>
      </w:r>
      <w:r w:rsidRPr="00B9097E">
        <w:rPr>
          <w:i/>
          <w:highlight w:val="lightGray"/>
        </w:rPr>
        <w:t>R</w:t>
      </w:r>
      <w:r w:rsidRPr="00B9097E">
        <w:rPr>
          <w:highlight w:val="lightGray"/>
          <w:vertAlign w:val="superscript"/>
        </w:rPr>
        <w:t>2</w:t>
      </w:r>
      <w:r w:rsidRPr="00B9097E">
        <w:rPr>
          <w:highlight w:val="lightGray"/>
        </w:rPr>
        <w:t xml:space="preserve"> in interpretation)</w:t>
      </w:r>
      <w:r w:rsidR="00F962C5">
        <w:t xml:space="preserve">. These test statistics </w:t>
      </w:r>
      <w:r>
        <w:t xml:space="preserve">were selected because they </w:t>
      </w:r>
      <w:r w:rsidR="00F962C5">
        <w:t xml:space="preserve">are, technically, all </w:t>
      </w:r>
      <w:r w:rsidR="00F962C5">
        <w:rPr>
          <w:i/>
        </w:rPr>
        <w:t>F</w:t>
      </w:r>
      <w:r>
        <w:t>-values.</w:t>
      </w:r>
      <w:r w:rsidR="00F962C5">
        <w:t xml:space="preserve"> </w:t>
      </w:r>
      <w:r>
        <w:t>A</w:t>
      </w:r>
      <w:r w:rsidR="00F962C5">
        <w:t xml:space="preserve"> squared </w:t>
      </w:r>
      <w:r w:rsidR="00F962C5">
        <w:rPr>
          <w:i/>
        </w:rPr>
        <w:t>t-</w:t>
      </w:r>
      <w:r w:rsidR="00F962C5">
        <w:t xml:space="preserve">value equals </w:t>
      </w:r>
      <w:r>
        <w:t xml:space="preserve">an </w:t>
      </w:r>
      <w:r w:rsidR="00F962C5">
        <w:rPr>
          <w:i/>
        </w:rPr>
        <w:t>F</w:t>
      </w:r>
      <w:r>
        <w:rPr>
          <w:i/>
        </w:rPr>
        <w:t>-</w:t>
      </w:r>
      <w:r>
        <w:t>value</w:t>
      </w:r>
      <w:r w:rsidR="00F962C5">
        <w:t xml:space="preserve">, and </w:t>
      </w:r>
      <w:r>
        <w:t xml:space="preserve">an </w:t>
      </w:r>
      <w:r w:rsidR="00F962C5">
        <w:rPr>
          <w:i/>
        </w:rPr>
        <w:t>r</w:t>
      </w:r>
      <w:r>
        <w:rPr>
          <w:i/>
        </w:rPr>
        <w:t>-</w:t>
      </w:r>
      <w:r>
        <w:t>value</w:t>
      </w:r>
      <w:r w:rsidR="00F962C5">
        <w:rPr>
          <w:i/>
        </w:rPr>
        <w:t xml:space="preserve"> </w:t>
      </w:r>
      <w:r w:rsidR="00F962C5">
        <w:t xml:space="preserve">can be computed into a </w:t>
      </w:r>
      <w:r w:rsidR="00F962C5">
        <w:rPr>
          <w:i/>
        </w:rPr>
        <w:t>t-</w:t>
      </w:r>
      <w:r w:rsidR="00F962C5">
        <w:t xml:space="preserve">value, and subsequently an </w:t>
      </w:r>
      <w:r w:rsidR="00F962C5">
        <w:rPr>
          <w:i/>
        </w:rPr>
        <w:t>F</w:t>
      </w:r>
      <w:r w:rsidR="00F962C5">
        <w:t xml:space="preserve">-value. </w:t>
      </w:r>
      <w:r>
        <w:t>The dataset also includes χ</w:t>
      </w:r>
      <w:r>
        <w:rPr>
          <w:vertAlign w:val="superscript"/>
        </w:rPr>
        <w:t>2</w:t>
      </w:r>
      <w:r>
        <w:t>-values, but these are not readily computed into an η</w:t>
      </w:r>
      <w:r>
        <w:rPr>
          <w:vertAlign w:val="superscript"/>
        </w:rPr>
        <w:t>2</w:t>
      </w:r>
      <w:r>
        <w:t xml:space="preserve"> effect size, whereas the other included test values (i.e., </w:t>
      </w:r>
      <w:r w:rsidRPr="0026739E">
        <w:rPr>
          <w:i/>
        </w:rPr>
        <w:t>Z</w:t>
      </w:r>
      <w:r>
        <w:rPr>
          <w:i/>
        </w:rPr>
        <w:t>-</w:t>
      </w:r>
      <w:r>
        <w:t xml:space="preserve">values, Wald-values) </w:t>
      </w:r>
      <w:r w:rsidRPr="0026739E">
        <w:t>do</w:t>
      </w:r>
      <w:r>
        <w:t xml:space="preserve"> not allow for computing exact effect sizes.</w:t>
      </w:r>
    </w:p>
    <w:p w14:paraId="4128F413" w14:textId="5ACE8BD9" w:rsidR="00C626C1" w:rsidRPr="00C626C1" w:rsidRDefault="00B9097E" w:rsidP="00C626C1">
      <w:pPr>
        <w:rPr>
          <w:b/>
        </w:rPr>
      </w:pPr>
      <w:r>
        <w:rPr>
          <w:b/>
        </w:rPr>
        <w:tab/>
      </w:r>
      <w:r w:rsidR="00C626C1" w:rsidRPr="00862302">
        <w:rPr>
          <w:highlight w:val="lightGray"/>
        </w:rPr>
        <w:t xml:space="preserve">If statistical null results are interpreted as null effects, the observed non-significant effects should clearly follow the theoretically predicted effect </w:t>
      </w:r>
      <w:r w:rsidR="00C626C1">
        <w:rPr>
          <w:highlight w:val="lightGray"/>
        </w:rPr>
        <w:t xml:space="preserve">null </w:t>
      </w:r>
      <w:r w:rsidR="00C626C1" w:rsidRPr="00862302">
        <w:rPr>
          <w:highlight w:val="lightGray"/>
        </w:rPr>
        <w:t xml:space="preserve">distribution, </w:t>
      </w:r>
      <w:r w:rsidR="00C626C1">
        <w:rPr>
          <w:highlight w:val="lightGray"/>
        </w:rPr>
        <w:t>if this non-significance is not just an artifact from not enough power</w:t>
      </w:r>
      <w:r w:rsidR="00C626C1" w:rsidRPr="00862302">
        <w:rPr>
          <w:highlight w:val="lightGray"/>
        </w:rPr>
        <w:t>.</w:t>
      </w:r>
      <w:r w:rsidR="00C626C1">
        <w:t xml:space="preserve"> Under a null distribution, </w:t>
      </w:r>
      <w:r w:rsidR="00C626C1">
        <w:rPr>
          <w:i/>
        </w:rPr>
        <w:t>p</w:t>
      </w:r>
      <w:r w:rsidR="00C626C1">
        <w:t>-va</w:t>
      </w:r>
      <w:r w:rsidR="00C626C1">
        <w:t xml:space="preserve">lues are distributed uniformly ().  </w:t>
      </w:r>
    </w:p>
    <w:p w14:paraId="545A5789" w14:textId="5D7369F5" w:rsidR="00B9097E" w:rsidRPr="0026739E" w:rsidRDefault="00B9097E" w:rsidP="00D673AB">
      <w:r>
        <w:t xml:space="preserve"> </w:t>
      </w:r>
    </w:p>
    <w:p w14:paraId="3B0BFA74" w14:textId="3FBE2CEF" w:rsidR="00D673AB" w:rsidRPr="00D673AB" w:rsidRDefault="00D673AB" w:rsidP="00D673AB">
      <w:pPr>
        <w:ind w:firstLine="567"/>
        <w:rPr>
          <w:highlight w:val="lightGray"/>
        </w:rPr>
      </w:pPr>
      <w:r>
        <w:t xml:space="preserve"> </w:t>
      </w:r>
    </w:p>
    <w:p w14:paraId="610CF7A5" w14:textId="77777777" w:rsidR="004248DC" w:rsidRDefault="00B96B5E" w:rsidP="00BE54D7">
      <w:pPr>
        <w:pStyle w:val="APAHeading1"/>
        <w:jc w:val="left"/>
      </w:pPr>
      <w:commentRangeStart w:id="20"/>
      <w:r>
        <w:t>Fisher’s inexact test</w:t>
      </w:r>
      <w:commentRangeEnd w:id="20"/>
      <w:r>
        <w:rPr>
          <w:rStyle w:val="CommentReference"/>
          <w:b w:val="0"/>
        </w:rPr>
        <w:commentReference w:id="20"/>
      </w:r>
    </w:p>
    <w:p w14:paraId="6131B613" w14:textId="77777777" w:rsidR="00885C40" w:rsidRDefault="00885C40" w:rsidP="00885C40">
      <w:pPr>
        <w:pStyle w:val="APAHeading1"/>
        <w:ind w:firstLine="567"/>
        <w:jc w:val="left"/>
      </w:pPr>
    </w:p>
    <w:p w14:paraId="219A762D" w14:textId="4BBFB0B7" w:rsidR="00241FCD" w:rsidRPr="00885C40" w:rsidRDefault="004248DC" w:rsidP="00B36576">
      <w:pPr>
        <w:rPr>
          <w:ins w:id="21" w:author="Chris Hartgerink" w:date="2014-03-28T16:32:00Z"/>
        </w:rPr>
      </w:pPr>
      <w:r w:rsidRPr="00885C40">
        <w:tab/>
      </w:r>
      <m:oMath>
        <m:r>
          <w:rPr>
            <w:rFonts w:ascii="Cambria Math" w:hAnsi="Cambria Math"/>
          </w:rPr>
          <m:t>F=</m:t>
        </m:r>
        <m:sSubSup>
          <m:sSubSupPr>
            <m:ctrlPr>
              <w:rPr>
                <w:rFonts w:ascii="Cambria Math" w:hAnsi="Cambria Math"/>
                <w:i/>
              </w:rPr>
            </m:ctrlPr>
          </m:sSubSupPr>
          <m:e>
            <m:r>
              <w:rPr>
                <w:rFonts w:ascii="Cambria Math" w:hAnsi="Cambria Math"/>
              </w:rPr>
              <m:t>-∑</m:t>
            </m:r>
          </m:e>
          <m:sub>
            <m:r>
              <w:rPr>
                <w:rFonts w:ascii="Cambria Math" w:hAnsi="Cambria Math"/>
              </w:rPr>
              <m:t>i=1</m:t>
            </m:r>
          </m:sub>
          <m:sup>
            <m:r>
              <w:rPr>
                <w:rFonts w:ascii="Cambria Math" w:hAnsi="Cambria Math"/>
              </w:rPr>
              <m:t>k</m:t>
            </m:r>
          </m:sup>
        </m:sSubSup>
        <m:func>
          <m:funcPr>
            <m:ctrlPr>
              <w:rPr>
                <w:rFonts w:ascii="Cambria Math" w:eastAsiaTheme="minorEastAsia" w:hAnsi="Cambria Math"/>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m:rPr>
                    <m:sty m:val="p"/>
                  </m:rPr>
                  <w:rPr>
                    <w:rFonts w:ascii="Cambria Math" w:eastAsiaTheme="minorEastAsia" w:hAnsi="Cambria Math"/>
                  </w:rPr>
                  <m:t>e</m:t>
                </m:r>
              </m:sub>
            </m:sSub>
            <m:ctrlPr>
              <w:rPr>
                <w:rFonts w:ascii="Cambria Math" w:eastAsiaTheme="minorEastAsia" w:hAnsi="Cambria Math"/>
                <w:i/>
              </w:rPr>
            </m:ctrlPr>
          </m:fName>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ctrlPr>
              <w:rPr>
                <w:rFonts w:ascii="Cambria Math" w:eastAsiaTheme="minorEastAsia" w:hAnsi="Cambria Math"/>
                <w:i/>
              </w:rPr>
            </m:ctrlPr>
          </m:e>
        </m:func>
      </m:oMath>
      <w:r w:rsidR="00ED6C5B">
        <w:rPr>
          <w:rFonts w:eastAsiaTheme="minorEastAsia"/>
        </w:rPr>
        <w:t>,</w:t>
      </w:r>
      <w:r w:rsidR="007C7464" w:rsidRPr="00885C40">
        <w:rPr>
          <w:rFonts w:eastAsiaTheme="minorEastAsia"/>
        </w:rPr>
        <w:t xml:space="preserve"> where </w:t>
      </w:r>
      <m:oMath>
        <m:r>
          <w:rPr>
            <w:rFonts w:ascii="Cambria Math" w:eastAsiaTheme="minorEastAsia" w:hAnsi="Cambria Math"/>
          </w:rPr>
          <m:t>F~</m:t>
        </m:r>
        <m:r>
          <m:rPr>
            <m:sty m:val="p"/>
          </m:rPr>
          <w:rPr>
            <w:rFonts w:ascii="Cambria Math" w:eastAsiaTheme="minorEastAsia" w:hAnsi="Cambria Math"/>
          </w:rPr>
          <m:t>Γ</m:t>
        </m:r>
        <m:r>
          <w:rPr>
            <w:rFonts w:ascii="Cambria Math" w:eastAsiaTheme="minorEastAsia" w:hAnsi="Cambria Math"/>
          </w:rPr>
          <m:t>(</m:t>
        </m:r>
        <m:r>
          <w:rPr>
            <w:rFonts w:ascii="Cambria Math" w:eastAsiaTheme="minorEastAsia" w:hAnsi="Cambria Math"/>
          </w:rPr>
          <m:t>1,k</m:t>
        </m:r>
        <m:r>
          <w:rPr>
            <w:rFonts w:ascii="Cambria Math" w:eastAsiaTheme="minorEastAsia" w:hAnsi="Cambria Math"/>
          </w:rPr>
          <m:t>)</m:t>
        </m:r>
      </m:oMath>
      <w:r w:rsidR="007C7464" w:rsidRPr="00885C40">
        <w:rPr>
          <w:rFonts w:eastAsiaTheme="minorEastAsia"/>
        </w:rPr>
        <w:t xml:space="preserve"> and </w:t>
      </w:r>
      <w:r w:rsidR="00E860D4" w:rsidRPr="00885C40">
        <w:br w:type="page"/>
      </w:r>
    </w:p>
    <w:p w14:paraId="295B6607" w14:textId="180E50C1" w:rsidR="006F0A2E" w:rsidRDefault="009053D5" w:rsidP="00B36576">
      <w:r>
        <w:lastRenderedPageBreak/>
        <w:tab/>
      </w:r>
      <w:r w:rsidR="00F85A51">
        <w:t xml:space="preserve">We propose the notion of </w:t>
      </w:r>
      <w:commentRangeStart w:id="22"/>
      <w:r w:rsidR="00F85A51" w:rsidRPr="00F85A51">
        <w:rPr>
          <w:i/>
        </w:rPr>
        <w:t>statistical</w:t>
      </w:r>
      <w:commentRangeEnd w:id="22"/>
      <w:r w:rsidR="000D0F0E">
        <w:rPr>
          <w:rStyle w:val="CommentReference"/>
        </w:rPr>
        <w:commentReference w:id="22"/>
      </w:r>
      <w:r w:rsidR="00F85A51" w:rsidRPr="00F85A51">
        <w:rPr>
          <w:i/>
        </w:rPr>
        <w:t xml:space="preserve"> heaven</w:t>
      </w:r>
      <w:r w:rsidR="00F85A51">
        <w:t xml:space="preserve"> to be the main driver behind this prevailing of hypothesis testing, and more importantly, the firm persistent belief in the value of hypothesis testing. Statistical heaven is </w:t>
      </w:r>
      <w:r w:rsidR="00E84BAE">
        <w:t>the place where research makes no errors, and has a 100% chance of finding an effect if there actually is one (i.e., α = 0; 1-β = 1). This notion easily arises, as r</w:t>
      </w:r>
      <w:r w:rsidR="00F85A51">
        <w:t xml:space="preserve">esearch has repeatedly indicated that humans lack randomness of mind, i.e., they have bad intuition for probabilities. </w:t>
      </w:r>
      <w:r w:rsidR="00E84BAE">
        <w:t xml:space="preserve">Take for example the persistent belief in the law of </w:t>
      </w:r>
      <w:commentRangeStart w:id="23"/>
      <w:r w:rsidR="00E84BAE">
        <w:t>small numbers (), the Monte Hall problem (), the conjunction fallacy () or simply the generation of random data ().</w:t>
      </w:r>
      <w:commentRangeEnd w:id="23"/>
      <w:r w:rsidR="00315542">
        <w:rPr>
          <w:rStyle w:val="CommentReference"/>
        </w:rPr>
        <w:commentReference w:id="23"/>
      </w:r>
      <w:r w:rsidR="00E84BAE">
        <w:t xml:space="preserve"> Power and Type I error rates (or other results for that matter) remain probabilities, and therefore are subject to that same bad intuition. Since researchers fail to take into account these random elements to hypothesis testing, they resort to thinking their results indicate certainties: there is an effect, or there is none.</w:t>
      </w:r>
    </w:p>
    <w:p w14:paraId="600527B1" w14:textId="09791B62" w:rsidR="00E84BAE" w:rsidRPr="004E4133" w:rsidRDefault="00E84BAE" w:rsidP="00B36576">
      <w:r>
        <w:tab/>
        <w:t xml:space="preserve">Seeing how this </w:t>
      </w:r>
      <w:r w:rsidR="00315542">
        <w:t xml:space="preserve">ignorance of the probabilistic elements of hypothesis testing </w:t>
      </w:r>
      <w:r>
        <w:t xml:space="preserve">reduces </w:t>
      </w:r>
      <w:r w:rsidR="00315542">
        <w:t xml:space="preserve">findings </w:t>
      </w:r>
      <w:r>
        <w:t xml:space="preserve">from probabilistic to deterministic, it is easy to see why hypothesis testing prevails. The probabilistic syllogism, as illustrated by Cohen (), was clearly false. However, if we remove the probabilistic element, the logic reduces to that which makes full sense. </w:t>
      </w:r>
      <w:r w:rsidR="00315542">
        <w:t>In other words: probabilistic hypothesis testing makes no sense, as it contains flawed logic, but deterministic hypothesis testing makes very much sense. Too bad hypothesis testing is never deterministic and will remain probabilistic, no matter how much we will it otherwise.</w:t>
      </w:r>
    </w:p>
    <w:p w14:paraId="014BEA95" w14:textId="77777777" w:rsidR="00315542" w:rsidRDefault="00315542" w:rsidP="00B36576">
      <w:r>
        <w:tab/>
      </w:r>
    </w:p>
    <w:p w14:paraId="4D9B0FA2" w14:textId="77777777" w:rsidR="00315542" w:rsidRDefault="00315542">
      <w:pPr>
        <w:spacing w:after="160" w:line="259" w:lineRule="auto"/>
      </w:pPr>
      <w:r>
        <w:br w:type="page"/>
      </w:r>
    </w:p>
    <w:p w14:paraId="15141036" w14:textId="5872F7D8" w:rsidR="000F346C" w:rsidRDefault="000F346C" w:rsidP="00B36576"/>
    <w:p w14:paraId="471A8F72" w14:textId="1A012483" w:rsidR="002C66D4" w:rsidRPr="00527402" w:rsidRDefault="00F90E31" w:rsidP="00B36576">
      <w:pPr>
        <w:pStyle w:val="ListParagraph"/>
        <w:numPr>
          <w:ilvl w:val="0"/>
          <w:numId w:val="6"/>
        </w:numPr>
        <w:rPr>
          <w:b/>
        </w:rPr>
      </w:pPr>
      <w:r>
        <w:t>Short history on the debate in psychological science</w:t>
      </w:r>
    </w:p>
    <w:p w14:paraId="43A602D6" w14:textId="7343023A" w:rsidR="00527402" w:rsidRPr="00A933F1" w:rsidRDefault="00527402" w:rsidP="00B36576">
      <w:pPr>
        <w:pStyle w:val="ListParagraph"/>
        <w:numPr>
          <w:ilvl w:val="1"/>
          <w:numId w:val="6"/>
        </w:numPr>
        <w:rPr>
          <w:b/>
        </w:rPr>
      </w:pPr>
      <w:r>
        <w:t>Differentiate between theoretical context (content that is being translated to hypotheses) and statistical context (the results of the hypotheses being tested)</w:t>
      </w:r>
    </w:p>
    <w:p w14:paraId="71C2D830" w14:textId="5AEC9CAD" w:rsidR="00A933F1" w:rsidRPr="00A933F1" w:rsidRDefault="00A933F1" w:rsidP="00B36576">
      <w:pPr>
        <w:pStyle w:val="ListParagraph"/>
        <w:numPr>
          <w:ilvl w:val="1"/>
          <w:numId w:val="6"/>
        </w:numPr>
        <w:rPr>
          <w:b/>
        </w:rPr>
      </w:pPr>
      <w:r>
        <w:t>Significance testing and philosophy of hypothetico-deductivism and objectivism</w:t>
      </w:r>
    </w:p>
    <w:p w14:paraId="0C1FFDFE" w14:textId="77777777" w:rsidR="00A933F1" w:rsidRPr="00A933F1" w:rsidRDefault="00A933F1" w:rsidP="00A933F1">
      <w:pPr>
        <w:pStyle w:val="ListParagraph"/>
        <w:numPr>
          <w:ilvl w:val="2"/>
          <w:numId w:val="6"/>
        </w:numPr>
        <w:rPr>
          <w:b/>
        </w:rPr>
      </w:pPr>
      <w:r>
        <w:t>NHST as embodiment of the falsification criterion</w:t>
      </w:r>
    </w:p>
    <w:p w14:paraId="424380C6" w14:textId="7B51F8D2" w:rsidR="00A933F1" w:rsidRPr="00F90E31" w:rsidRDefault="00A933F1" w:rsidP="00A933F1">
      <w:pPr>
        <w:pStyle w:val="ListParagraph"/>
        <w:numPr>
          <w:ilvl w:val="2"/>
          <w:numId w:val="6"/>
        </w:numPr>
        <w:rPr>
          <w:b/>
        </w:rPr>
      </w:pPr>
      <w:r>
        <w:t>Effect/no effect as pseudo-objectivism</w:t>
      </w:r>
    </w:p>
    <w:p w14:paraId="793FA746" w14:textId="7C692B20" w:rsidR="00F90E31" w:rsidRPr="00F90E31" w:rsidRDefault="00F90E31" w:rsidP="00B36576">
      <w:pPr>
        <w:pStyle w:val="ListParagraph"/>
        <w:numPr>
          <w:ilvl w:val="0"/>
          <w:numId w:val="6"/>
        </w:numPr>
        <w:rPr>
          <w:b/>
        </w:rPr>
      </w:pPr>
      <w:r>
        <w:t>Why a more optimistic view can be taken of non-significant studies</w:t>
      </w:r>
    </w:p>
    <w:p w14:paraId="7B5163A8" w14:textId="6C1745CD" w:rsidR="00F90E31" w:rsidRPr="00A933F1" w:rsidRDefault="00A933F1" w:rsidP="00B36576">
      <w:pPr>
        <w:pStyle w:val="ListParagraph"/>
        <w:numPr>
          <w:ilvl w:val="1"/>
          <w:numId w:val="6"/>
        </w:numPr>
        <w:rPr>
          <w:b/>
        </w:rPr>
      </w:pPr>
      <w:r>
        <w:t>Statistical heaven</w:t>
      </w:r>
    </w:p>
    <w:p w14:paraId="01D88FF4" w14:textId="53DDB239" w:rsidR="00A933F1" w:rsidRPr="00D2168C" w:rsidRDefault="00A933F1" w:rsidP="00A933F1">
      <w:pPr>
        <w:pStyle w:val="ListParagraph"/>
        <w:numPr>
          <w:ilvl w:val="2"/>
          <w:numId w:val="6"/>
        </w:numPr>
        <w:rPr>
          <w:b/>
        </w:rPr>
      </w:pPr>
      <w:r>
        <w:t>How it arises</w:t>
      </w:r>
    </w:p>
    <w:p w14:paraId="2E7580A2" w14:textId="7AD13DF9" w:rsidR="00D2168C" w:rsidRPr="00D2168C" w:rsidRDefault="7AD13DF9" w:rsidP="00A933F1">
      <w:pPr>
        <w:pStyle w:val="ListParagraph"/>
        <w:numPr>
          <w:ilvl w:val="3"/>
          <w:numId w:val="6"/>
        </w:numPr>
      </w:pPr>
      <w:r w:rsidRPr="7AD13DF9">
        <w:t>Confirmation bias (Rosenthal, 1964)</w:t>
      </w:r>
    </w:p>
    <w:p w14:paraId="75E0A24D" w14:textId="6B28ED6B" w:rsidR="7AD13DF9" w:rsidRPr="000F346C" w:rsidRDefault="2845A276" w:rsidP="00A933F1">
      <w:pPr>
        <w:pStyle w:val="ListParagraph"/>
        <w:numPr>
          <w:ilvl w:val="3"/>
          <w:numId w:val="6"/>
        </w:numPr>
      </w:pPr>
      <w:commentRangeStart w:id="24"/>
      <w:r w:rsidRPr="2845A276">
        <w:t>Belief in the law of small numbers (Tversky &amp; Kahnemann)</w:t>
      </w:r>
      <w:commentRangeEnd w:id="24"/>
      <w:r w:rsidR="7AD13DF9">
        <w:rPr>
          <w:rStyle w:val="CommentReference"/>
        </w:rPr>
        <w:commentReference w:id="24"/>
      </w:r>
    </w:p>
    <w:p w14:paraId="094A4719" w14:textId="40294305" w:rsidR="006965ED" w:rsidRPr="00A933F1" w:rsidRDefault="00F90E31" w:rsidP="00A933F1">
      <w:pPr>
        <w:pStyle w:val="ListParagraph"/>
        <w:numPr>
          <w:ilvl w:val="2"/>
          <w:numId w:val="6"/>
        </w:numPr>
        <w:rPr>
          <w:b/>
        </w:rPr>
      </w:pPr>
      <w:r>
        <w:t>Researchers are human and lack randomness of mind — statistics uses probability and if humans cannot see such probabilities properly (Wason task; Monte Hall problem) than they should not be allowed to filter the probabilistic resul</w:t>
      </w:r>
    </w:p>
    <w:p w14:paraId="09FCEE30" w14:textId="095DE264" w:rsidR="00A933F1" w:rsidRPr="006965ED" w:rsidRDefault="00A933F1" w:rsidP="00A933F1">
      <w:pPr>
        <w:pStyle w:val="ListParagraph"/>
        <w:numPr>
          <w:ilvl w:val="1"/>
          <w:numId w:val="6"/>
        </w:numPr>
        <w:rPr>
          <w:b/>
        </w:rPr>
      </w:pPr>
      <w:r>
        <w:t>Why it is incorrect</w:t>
      </w:r>
    </w:p>
    <w:p w14:paraId="765FE014" w14:textId="6F119F6D" w:rsidR="002C66D4" w:rsidRDefault="002C66D4" w:rsidP="00B36576">
      <w:pPr>
        <w:pStyle w:val="APAHeading1"/>
      </w:pPr>
      <w:r>
        <w:t>Method</w:t>
      </w:r>
    </w:p>
    <w:p w14:paraId="570828CA" w14:textId="7A63AC11" w:rsidR="002C66D4" w:rsidRDefault="002C66D4" w:rsidP="00315542">
      <w:pPr>
        <w:pStyle w:val="APAHeading1"/>
        <w:numPr>
          <w:ilvl w:val="0"/>
          <w:numId w:val="6"/>
        </w:numPr>
        <w:jc w:val="left"/>
      </w:pPr>
    </w:p>
    <w:p w14:paraId="35DE2B6F" w14:textId="12008AC6" w:rsidR="002C66D4" w:rsidRDefault="002C66D4" w:rsidP="00B36576">
      <w:pPr>
        <w:pStyle w:val="APAHeading1"/>
      </w:pPr>
      <w:r>
        <w:t>Results</w:t>
      </w:r>
    </w:p>
    <w:p w14:paraId="351F6F60" w14:textId="2BE0378D" w:rsidR="002C66D4" w:rsidRDefault="002C66D4" w:rsidP="00315542">
      <w:pPr>
        <w:pStyle w:val="APAHeading1"/>
        <w:numPr>
          <w:ilvl w:val="0"/>
          <w:numId w:val="6"/>
        </w:numPr>
        <w:jc w:val="left"/>
      </w:pPr>
    </w:p>
    <w:p w14:paraId="6C702598" w14:textId="6D045FF5" w:rsidR="002C66D4" w:rsidRDefault="002C66D4" w:rsidP="00B36576">
      <w:pPr>
        <w:pStyle w:val="APAHeading1"/>
      </w:pPr>
      <w:r>
        <w:t>Discussion</w:t>
      </w:r>
    </w:p>
    <w:p w14:paraId="3B15D513" w14:textId="77777777" w:rsidR="00F90E31" w:rsidRDefault="00F90E31" w:rsidP="00315542">
      <w:pPr>
        <w:pStyle w:val="APAHeading1"/>
        <w:numPr>
          <w:ilvl w:val="0"/>
          <w:numId w:val="6"/>
        </w:numPr>
        <w:jc w:val="left"/>
      </w:pPr>
    </w:p>
    <w:p w14:paraId="3ADA8A9C" w14:textId="4D725AB8" w:rsidR="00811959" w:rsidRDefault="00F90E31" w:rsidP="00315542">
      <w:pPr>
        <w:pStyle w:val="APAHeading1"/>
        <w:numPr>
          <w:ilvl w:val="0"/>
          <w:numId w:val="6"/>
        </w:numPr>
        <w:jc w:val="left"/>
        <w:rPr>
          <w:b w:val="0"/>
        </w:rPr>
      </w:pPr>
      <w:r w:rsidRPr="00A933F1">
        <w:rPr>
          <w:b w:val="0"/>
        </w:rPr>
        <w:t>Recommendations</w:t>
      </w:r>
    </w:p>
    <w:p w14:paraId="370F1D56" w14:textId="77777777" w:rsidR="00811959" w:rsidRDefault="00811959">
      <w:pPr>
        <w:spacing w:after="160" w:line="259" w:lineRule="auto"/>
      </w:pPr>
      <w:r>
        <w:rPr>
          <w:b/>
        </w:rPr>
        <w:br w:type="page"/>
      </w:r>
    </w:p>
    <w:p w14:paraId="14103949" w14:textId="59E53393" w:rsidR="002C66D4" w:rsidRDefault="00811959" w:rsidP="00811959">
      <w:pPr>
        <w:pStyle w:val="APAHeading1"/>
        <w:rPr>
          <w:b w:val="0"/>
        </w:rPr>
      </w:pPr>
      <w:r w:rsidRPr="00811959">
        <w:rPr>
          <w:b w:val="0"/>
        </w:rPr>
        <w:lastRenderedPageBreak/>
        <w:t>References</w:t>
      </w:r>
    </w:p>
    <w:p w14:paraId="51C7D64E" w14:textId="0A36AC18" w:rsidR="00E75938" w:rsidRDefault="00E75938">
      <w:pPr>
        <w:spacing w:after="160" w:line="259" w:lineRule="auto"/>
      </w:pPr>
      <w:r>
        <w:rPr>
          <w:b/>
        </w:rPr>
        <w:br w:type="page"/>
      </w:r>
    </w:p>
    <w:p w14:paraId="6E74CA4A" w14:textId="11817438" w:rsidR="00811959" w:rsidRDefault="00E75938" w:rsidP="00811959">
      <w:pPr>
        <w:pStyle w:val="APAHeading1"/>
        <w:jc w:val="left"/>
        <w:rPr>
          <w:b w:val="0"/>
        </w:rPr>
      </w:pPr>
      <w:r>
        <w:lastRenderedPageBreak/>
        <w:t>Footnotes</w:t>
      </w:r>
    </w:p>
    <w:p w14:paraId="2E543B39" w14:textId="0E4B3F5F" w:rsidR="001B28D4" w:rsidRDefault="001B28D4">
      <w:pPr>
        <w:spacing w:after="160" w:line="259" w:lineRule="auto"/>
      </w:pPr>
      <w:r>
        <w:rPr>
          <w:b/>
        </w:rPr>
        <w:br w:type="page"/>
      </w:r>
    </w:p>
    <w:p w14:paraId="77CAD874" w14:textId="5E5425EA" w:rsidR="004B53FA" w:rsidRDefault="001B28D4" w:rsidP="00811959">
      <w:pPr>
        <w:pStyle w:val="APAHeading1"/>
        <w:jc w:val="left"/>
        <w:rPr>
          <w:b w:val="0"/>
        </w:rPr>
      </w:pPr>
      <w:r>
        <w:rPr>
          <w:b w:val="0"/>
        </w:rPr>
        <w:lastRenderedPageBreak/>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D31C3C" w:rsidRPr="00D31C3C" w14:paraId="63AA3513"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46A37A07"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088D47F9"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0</w:t>
            </w:r>
          </w:p>
        </w:tc>
        <w:tc>
          <w:tcPr>
            <w:tcW w:w="1480" w:type="dxa"/>
            <w:tcBorders>
              <w:top w:val="nil"/>
              <w:left w:val="nil"/>
              <w:bottom w:val="single" w:sz="4" w:space="0" w:color="auto"/>
              <w:right w:val="nil"/>
            </w:tcBorders>
            <w:shd w:val="clear" w:color="auto" w:fill="auto"/>
            <w:noWrap/>
            <w:vAlign w:val="bottom"/>
            <w:hideMark/>
          </w:tcPr>
          <w:p w14:paraId="2F0EBE60"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H1</w:t>
            </w:r>
          </w:p>
        </w:tc>
      </w:tr>
      <w:tr w:rsidR="00D31C3C" w:rsidRPr="00D31C3C" w14:paraId="233349F2" w14:textId="77777777" w:rsidTr="00D31C3C">
        <w:trPr>
          <w:trHeight w:val="315"/>
        </w:trPr>
        <w:tc>
          <w:tcPr>
            <w:tcW w:w="540" w:type="dxa"/>
            <w:tcBorders>
              <w:top w:val="nil"/>
              <w:left w:val="nil"/>
              <w:bottom w:val="nil"/>
              <w:right w:val="nil"/>
            </w:tcBorders>
            <w:shd w:val="clear" w:color="auto" w:fill="auto"/>
            <w:noWrap/>
            <w:vAlign w:val="bottom"/>
            <w:hideMark/>
          </w:tcPr>
          <w:p w14:paraId="13C30FB1" w14:textId="625AAFBE" w:rsidR="00D31C3C" w:rsidRPr="00D31C3C" w:rsidRDefault="00D31C3C" w:rsidP="00D31C3C">
            <w:pPr>
              <w:rPr>
                <w:rFonts w:eastAsia="Times New Roman"/>
                <w:color w:val="000000"/>
                <w:lang w:val="nl-NL" w:eastAsia="nl-NL"/>
              </w:rPr>
            </w:pPr>
            <w:r>
              <w:rPr>
                <w:rFonts w:eastAsia="Times New Roman"/>
                <w:color w:val="000000"/>
                <w:lang w:val="nl-NL" w:eastAsia="nl-NL"/>
              </w:rPr>
              <w:t>‘H0’</w:t>
            </w:r>
          </w:p>
        </w:tc>
        <w:tc>
          <w:tcPr>
            <w:tcW w:w="1540" w:type="dxa"/>
            <w:tcBorders>
              <w:top w:val="nil"/>
              <w:left w:val="nil"/>
              <w:right w:val="nil"/>
            </w:tcBorders>
            <w:shd w:val="clear" w:color="auto" w:fill="auto"/>
            <w:noWrap/>
            <w:vAlign w:val="bottom"/>
            <w:hideMark/>
          </w:tcPr>
          <w:p w14:paraId="3D3DC175" w14:textId="6DCD43F3"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α</w:t>
            </w:r>
          </w:p>
        </w:tc>
        <w:tc>
          <w:tcPr>
            <w:tcW w:w="1480" w:type="dxa"/>
            <w:tcBorders>
              <w:top w:val="nil"/>
              <w:left w:val="nil"/>
              <w:right w:val="nil"/>
            </w:tcBorders>
            <w:shd w:val="clear" w:color="auto" w:fill="auto"/>
            <w:noWrap/>
            <w:vAlign w:val="bottom"/>
            <w:hideMark/>
          </w:tcPr>
          <w:p w14:paraId="05337C46" w14:textId="0BD14E05" w:rsidR="00D31C3C" w:rsidRPr="00D31C3C" w:rsidRDefault="00D31C3C" w:rsidP="00D31C3C">
            <w:pPr>
              <w:rPr>
                <w:rFonts w:eastAsia="Times New Roman"/>
                <w:color w:val="000000"/>
                <w:lang w:val="nl-NL" w:eastAsia="nl-NL"/>
              </w:rPr>
            </w:pPr>
            <w:r>
              <w:rPr>
                <w:rFonts w:eastAsia="Times New Roman"/>
                <w:color w:val="000000"/>
                <w:lang w:val="nl-NL" w:eastAsia="nl-NL"/>
              </w:rPr>
              <w:t>β</w:t>
            </w:r>
          </w:p>
        </w:tc>
      </w:tr>
      <w:tr w:rsidR="00D31C3C" w:rsidRPr="00D31C3C" w14:paraId="4CFCCDC6" w14:textId="77777777" w:rsidTr="00D31C3C">
        <w:trPr>
          <w:trHeight w:val="315"/>
        </w:trPr>
        <w:tc>
          <w:tcPr>
            <w:tcW w:w="540" w:type="dxa"/>
            <w:tcBorders>
              <w:top w:val="nil"/>
              <w:left w:val="nil"/>
              <w:bottom w:val="nil"/>
              <w:right w:val="nil"/>
            </w:tcBorders>
            <w:shd w:val="clear" w:color="auto" w:fill="auto"/>
            <w:noWrap/>
            <w:vAlign w:val="bottom"/>
            <w:hideMark/>
          </w:tcPr>
          <w:p w14:paraId="01A88B74" w14:textId="77777777" w:rsidR="00D31C3C" w:rsidRPr="00D31C3C" w:rsidRDefault="00D31C3C" w:rsidP="00D31C3C">
            <w:pPr>
              <w:rPr>
                <w:rFonts w:eastAsia="Times New Roman"/>
                <w:color w:val="000000"/>
                <w:lang w:val="nl-NL" w:eastAsia="nl-NL"/>
              </w:rPr>
            </w:pPr>
          </w:p>
        </w:tc>
        <w:tc>
          <w:tcPr>
            <w:tcW w:w="1540" w:type="dxa"/>
            <w:tcBorders>
              <w:top w:val="nil"/>
              <w:left w:val="nil"/>
              <w:bottom w:val="single" w:sz="4" w:space="0" w:color="auto"/>
              <w:right w:val="nil"/>
            </w:tcBorders>
            <w:shd w:val="clear" w:color="auto" w:fill="auto"/>
            <w:noWrap/>
            <w:vAlign w:val="bottom"/>
            <w:hideMark/>
          </w:tcPr>
          <w:p w14:paraId="39FAA00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negative</w:t>
            </w:r>
          </w:p>
        </w:tc>
        <w:tc>
          <w:tcPr>
            <w:tcW w:w="1480" w:type="dxa"/>
            <w:tcBorders>
              <w:top w:val="nil"/>
              <w:left w:val="nil"/>
              <w:bottom w:val="single" w:sz="4" w:space="0" w:color="auto"/>
              <w:right w:val="nil"/>
            </w:tcBorders>
            <w:shd w:val="clear" w:color="auto" w:fill="auto"/>
            <w:noWrap/>
            <w:vAlign w:val="bottom"/>
            <w:hideMark/>
          </w:tcPr>
          <w:p w14:paraId="5ED92F6A"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I</w:t>
            </w:r>
          </w:p>
        </w:tc>
      </w:tr>
      <w:tr w:rsidR="00D31C3C" w:rsidRPr="00D31C3C" w14:paraId="1694BA9D" w14:textId="77777777" w:rsidTr="00D31C3C">
        <w:trPr>
          <w:trHeight w:val="315"/>
        </w:trPr>
        <w:tc>
          <w:tcPr>
            <w:tcW w:w="540" w:type="dxa"/>
            <w:tcBorders>
              <w:top w:val="nil"/>
              <w:left w:val="nil"/>
              <w:bottom w:val="nil"/>
              <w:right w:val="nil"/>
            </w:tcBorders>
            <w:shd w:val="clear" w:color="auto" w:fill="auto"/>
            <w:noWrap/>
            <w:vAlign w:val="bottom"/>
            <w:hideMark/>
          </w:tcPr>
          <w:p w14:paraId="196EFDB9" w14:textId="5DA603E7" w:rsidR="00D31C3C" w:rsidRPr="00D31C3C" w:rsidRDefault="00D31C3C" w:rsidP="00D31C3C">
            <w:pPr>
              <w:rPr>
                <w:rFonts w:eastAsia="Times New Roman"/>
                <w:color w:val="000000"/>
                <w:lang w:val="nl-NL" w:eastAsia="nl-NL"/>
              </w:rPr>
            </w:pPr>
            <w:r>
              <w:rPr>
                <w:rFonts w:eastAsia="Times New Roman"/>
                <w:color w:val="000000"/>
                <w:lang w:val="nl-NL" w:eastAsia="nl-NL"/>
              </w:rPr>
              <w:t>‘H1’</w:t>
            </w:r>
          </w:p>
        </w:tc>
        <w:tc>
          <w:tcPr>
            <w:tcW w:w="1540" w:type="dxa"/>
            <w:tcBorders>
              <w:top w:val="single" w:sz="4" w:space="0" w:color="auto"/>
              <w:left w:val="nil"/>
              <w:bottom w:val="nil"/>
              <w:right w:val="nil"/>
            </w:tcBorders>
            <w:shd w:val="clear" w:color="auto" w:fill="auto"/>
            <w:noWrap/>
            <w:vAlign w:val="bottom"/>
            <w:hideMark/>
          </w:tcPr>
          <w:p w14:paraId="52085F0C" w14:textId="4EC8B3DB" w:rsidR="00D31C3C" w:rsidRPr="00D31C3C" w:rsidRDefault="00D31C3C" w:rsidP="00D31C3C">
            <w:pPr>
              <w:rPr>
                <w:rFonts w:eastAsia="Times New Roman"/>
                <w:color w:val="000000"/>
                <w:lang w:val="nl-NL" w:eastAsia="nl-NL"/>
              </w:rPr>
            </w:pPr>
            <w:r>
              <w:rPr>
                <w:rFonts w:eastAsia="Times New Roman"/>
                <w:color w:val="000000"/>
                <w:lang w:val="nl-NL" w:eastAsia="nl-NL"/>
              </w:rPr>
              <w:t>α</w:t>
            </w:r>
          </w:p>
        </w:tc>
        <w:tc>
          <w:tcPr>
            <w:tcW w:w="1480" w:type="dxa"/>
            <w:tcBorders>
              <w:top w:val="single" w:sz="4" w:space="0" w:color="auto"/>
              <w:left w:val="nil"/>
              <w:bottom w:val="nil"/>
              <w:right w:val="nil"/>
            </w:tcBorders>
            <w:shd w:val="clear" w:color="auto" w:fill="auto"/>
            <w:noWrap/>
            <w:vAlign w:val="bottom"/>
            <w:hideMark/>
          </w:tcPr>
          <w:p w14:paraId="26333C15" w14:textId="3D96068E"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tc>
      </w:tr>
      <w:tr w:rsidR="00D31C3C" w:rsidRPr="00D31C3C" w14:paraId="054E69A5" w14:textId="77777777" w:rsidTr="00D31C3C">
        <w:trPr>
          <w:trHeight w:val="315"/>
        </w:trPr>
        <w:tc>
          <w:tcPr>
            <w:tcW w:w="540" w:type="dxa"/>
            <w:tcBorders>
              <w:top w:val="nil"/>
              <w:left w:val="nil"/>
              <w:bottom w:val="single" w:sz="4" w:space="0" w:color="auto"/>
              <w:right w:val="nil"/>
            </w:tcBorders>
            <w:shd w:val="clear" w:color="auto" w:fill="auto"/>
            <w:noWrap/>
            <w:vAlign w:val="bottom"/>
            <w:hideMark/>
          </w:tcPr>
          <w:p w14:paraId="62C7C95D" w14:textId="77777777" w:rsidR="00D31C3C" w:rsidRPr="00D31C3C" w:rsidRDefault="00D31C3C" w:rsidP="00D31C3C">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584D4B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ype I</w:t>
            </w:r>
          </w:p>
        </w:tc>
        <w:tc>
          <w:tcPr>
            <w:tcW w:w="1480" w:type="dxa"/>
            <w:tcBorders>
              <w:top w:val="nil"/>
              <w:left w:val="nil"/>
              <w:bottom w:val="single" w:sz="4" w:space="0" w:color="auto"/>
              <w:right w:val="nil"/>
            </w:tcBorders>
            <w:shd w:val="clear" w:color="auto" w:fill="auto"/>
            <w:noWrap/>
            <w:vAlign w:val="bottom"/>
            <w:hideMark/>
          </w:tcPr>
          <w:p w14:paraId="73E07752" w14:textId="77777777" w:rsidR="00D31C3C" w:rsidRPr="00D31C3C" w:rsidRDefault="00D31C3C" w:rsidP="00D31C3C">
            <w:pPr>
              <w:rPr>
                <w:rFonts w:eastAsia="Times New Roman"/>
                <w:i/>
                <w:iCs/>
                <w:color w:val="000000"/>
                <w:lang w:val="nl-NL" w:eastAsia="nl-NL"/>
              </w:rPr>
            </w:pPr>
            <w:r w:rsidRPr="00D31C3C">
              <w:rPr>
                <w:rFonts w:eastAsia="Times New Roman"/>
                <w:i/>
                <w:iCs/>
                <w:color w:val="000000"/>
                <w:lang w:val="nl-NL" w:eastAsia="nl-NL"/>
              </w:rPr>
              <w:t>True positive</w:t>
            </w:r>
          </w:p>
        </w:tc>
      </w:tr>
    </w:tbl>
    <w:p w14:paraId="60BC7E43" w14:textId="24B4E07B" w:rsidR="00D31C3C" w:rsidRPr="00D31C3C" w:rsidRDefault="00D31C3C" w:rsidP="00D31C3C">
      <w:pPr>
        <w:pStyle w:val="APAHeading1"/>
        <w:jc w:val="left"/>
        <w:rPr>
          <w:b w:val="0"/>
        </w:rPr>
      </w:pPr>
      <w:r>
        <w:rPr>
          <w:b w:val="0"/>
          <w:i/>
        </w:rPr>
        <w:t xml:space="preserve">Note. </w:t>
      </w:r>
      <w:r>
        <w:rPr>
          <w:b w:val="0"/>
        </w:rPr>
        <w:t>Columns indicate the true situation in the population, rows indicate the statistical conclusion based on sample data.</w:t>
      </w:r>
    </w:p>
    <w:p w14:paraId="5D3F619E" w14:textId="77777777" w:rsidR="004B53FA" w:rsidRDefault="004B53FA">
      <w:pPr>
        <w:spacing w:after="160" w:line="259" w:lineRule="auto"/>
      </w:pPr>
      <w:r>
        <w:rPr>
          <w:b/>
        </w:rPr>
        <w:br w:type="page"/>
      </w:r>
    </w:p>
    <w:p w14:paraId="021442D2" w14:textId="6390D28C" w:rsidR="00E75938" w:rsidRDefault="004B53FA" w:rsidP="00811959">
      <w:pPr>
        <w:pStyle w:val="APAHeading1"/>
        <w:jc w:val="left"/>
        <w:rPr>
          <w:b w:val="0"/>
        </w:rPr>
      </w:pPr>
      <w:r>
        <w:rPr>
          <w:b w:val="0"/>
          <w:i/>
        </w:rPr>
        <w:lastRenderedPageBreak/>
        <w:t>Figure 1</w:t>
      </w:r>
    </w:p>
    <w:p w14:paraId="45EA3121" w14:textId="50AF6F2C" w:rsidR="004B53FA" w:rsidRPr="004B53FA" w:rsidRDefault="002E0134" w:rsidP="00811959">
      <w:pPr>
        <w:pStyle w:val="APAHeading1"/>
        <w:jc w:val="left"/>
        <w:rPr>
          <w:b w:val="0"/>
        </w:rPr>
      </w:pPr>
      <w:r>
        <w:rPr>
          <w:b w:val="0"/>
        </w:rPr>
        <w:t>Observed effects versus simulated null effects.</w:t>
      </w:r>
    </w:p>
    <w:sectPr w:rsidR="004B53FA" w:rsidRPr="004B53FA" w:rsidSect="005B642A">
      <w:headerReference w:type="default" r:id="rId10"/>
      <w:headerReference w:type="first" r:id="rId11"/>
      <w:type w:val="continuous"/>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842D59E" w14:textId="730EBF50" w:rsidR="00FB3485" w:rsidRDefault="00FB3485">
      <w:pPr>
        <w:pStyle w:val="CommentText"/>
      </w:pPr>
      <w:r>
        <w:rPr>
          <w:rStyle w:val="CommentReference"/>
        </w:rPr>
        <w:annotationRef/>
      </w:r>
      <w:r>
        <w:t>General notes:</w:t>
      </w:r>
    </w:p>
    <w:p w14:paraId="1DDAEEFA" w14:textId="633BC347" w:rsidR="00FB3485" w:rsidRDefault="00FB3485">
      <w:pPr>
        <w:pStyle w:val="CommentText"/>
      </w:pPr>
      <w:r>
        <w:t>-Footnotes will be made APA at the end</w:t>
      </w:r>
    </w:p>
    <w:p w14:paraId="17CE5FBE" w14:textId="31E340E0" w:rsidR="00FB3485" w:rsidRDefault="000E4058">
      <w:pPr>
        <w:pStyle w:val="CommentText"/>
      </w:pPr>
      <w:r>
        <w:t>-This is masterthesis version, Marcel and Jelte will be added afterwards</w:t>
      </w:r>
    </w:p>
    <w:p w14:paraId="286DA8D3" w14:textId="18B345E1" w:rsidR="00F962C5" w:rsidRDefault="000E4058">
      <w:pPr>
        <w:pStyle w:val="CommentText"/>
      </w:pPr>
      <w:r>
        <w:t>-I already write in we form to prelude this.</w:t>
      </w:r>
    </w:p>
  </w:comment>
  <w:comment w:id="1" w:author="Chris Hartgerink" w:date="2014-04-02T16:39:00Z" w:initials="CH">
    <w:p w14:paraId="4D7B406B" w14:textId="0CA4CC38" w:rsidR="00DD00A8" w:rsidRDefault="00DD00A8">
      <w:pPr>
        <w:pStyle w:val="CommentText"/>
      </w:pPr>
      <w:r>
        <w:rPr>
          <w:rStyle w:val="CommentReference"/>
        </w:rPr>
        <w:annotationRef/>
      </w:r>
      <w:r>
        <w:t>Rosenthal 1964</w:t>
      </w:r>
    </w:p>
  </w:comment>
  <w:comment w:id="2" w:author="Chris Hartgerink" w:date="2014-04-19T07:24:00Z" w:initials="CH">
    <w:p w14:paraId="262A014D" w14:textId="127468F0" w:rsidR="004B4AB2" w:rsidRDefault="004B4AB2">
      <w:pPr>
        <w:pStyle w:val="CommentText"/>
      </w:pPr>
      <w:r>
        <w:rPr>
          <w:rStyle w:val="CommentReference"/>
        </w:rPr>
        <w:annotationRef/>
      </w:r>
      <w:r>
        <w:t>Come back to this.</w:t>
      </w:r>
    </w:p>
  </w:comment>
  <w:comment w:id="3" w:author="Chris Hartgerink" w:date="2014-04-07T16:47:00Z" w:initials="CH">
    <w:p w14:paraId="5173288F" w14:textId="3507766C" w:rsidR="00DD00A8" w:rsidRDefault="00DD00A8">
      <w:pPr>
        <w:pStyle w:val="CommentText"/>
      </w:pPr>
      <w:r>
        <w:rPr>
          <w:rStyle w:val="CommentReference"/>
        </w:rPr>
        <w:annotationRef/>
      </w:r>
      <w:r>
        <w:t>Here I will explain where scientific hypothesis testing comes from, how statistical hypothesis testing embodies this and what results can be gotten from statistical hypothesis tests</w:t>
      </w:r>
    </w:p>
    <w:p w14:paraId="2674A1E2" w14:textId="77777777" w:rsidR="00DD00A8" w:rsidRDefault="00DD00A8">
      <w:pPr>
        <w:pStyle w:val="CommentText"/>
      </w:pPr>
    </w:p>
    <w:p w14:paraId="6373237B" w14:textId="4FF58117" w:rsidR="00DD00A8" w:rsidRDefault="00DD00A8">
      <w:pPr>
        <w:pStyle w:val="CommentText"/>
      </w:pPr>
      <w:r>
        <w:t>This will form a more theoretical approach from a philosophy of science perspective and subsequently transcend into some technical aspects of statistical HT.</w:t>
      </w:r>
    </w:p>
    <w:p w14:paraId="5DCC0D5D" w14:textId="77777777" w:rsidR="00DD00A8" w:rsidRDefault="00DD00A8">
      <w:pPr>
        <w:pStyle w:val="CommentText"/>
      </w:pPr>
    </w:p>
    <w:p w14:paraId="6EA9E195" w14:textId="77777777" w:rsidR="00DD00A8" w:rsidRDefault="00DD00A8" w:rsidP="00B50B7C">
      <w:pPr>
        <w:pStyle w:val="CommentText"/>
      </w:pPr>
      <w:r>
        <w:t>This conception follows from Fisher’s equating HT to scientific HT. See ch.3 by Schmidt and Hunter, 1997 of Harlow et al. 1997</w:t>
      </w:r>
    </w:p>
    <w:p w14:paraId="7829979A" w14:textId="77777777" w:rsidR="00DD00A8" w:rsidRDefault="00DD00A8">
      <w:pPr>
        <w:pStyle w:val="CommentText"/>
      </w:pPr>
    </w:p>
  </w:comment>
  <w:comment w:id="4" w:author="Chris Hartgerink" w:date="2014-04-19T07:32:00Z" w:initials="CH">
    <w:p w14:paraId="24CE7A3F" w14:textId="13A3D6D5" w:rsidR="00126E53" w:rsidRDefault="00126E53">
      <w:pPr>
        <w:pStyle w:val="CommentText"/>
      </w:pPr>
      <w:r>
        <w:rPr>
          <w:rStyle w:val="CommentReference"/>
        </w:rPr>
        <w:annotationRef/>
      </w:r>
      <w:r>
        <w:t>Too long sentence?</w:t>
      </w:r>
    </w:p>
  </w:comment>
  <w:comment w:id="7" w:author="Chris Hartgerink" w:date="2014-04-19T15:12:00Z" w:initials="CH">
    <w:p w14:paraId="631900EC" w14:textId="4E15210B" w:rsidR="009D6F09" w:rsidRDefault="009D6F09">
      <w:pPr>
        <w:pStyle w:val="CommentText"/>
      </w:pPr>
      <w:r>
        <w:rPr>
          <w:rStyle w:val="CommentReference"/>
        </w:rPr>
        <w:annotationRef/>
      </w:r>
      <w:r>
        <w:t>Stress every time or just once? It is important to make the distinction, but stressing it all the time makes it feel somewhat asinine.</w:t>
      </w:r>
    </w:p>
  </w:comment>
  <w:comment w:id="8" w:author="Chris Hartgerink" w:date="2014-04-19T07:48:00Z" w:initials="CH">
    <w:p w14:paraId="7AEB9B76" w14:textId="25814D4B" w:rsidR="008F12CD" w:rsidRDefault="008F12CD">
      <w:pPr>
        <w:pStyle w:val="CommentText"/>
      </w:pPr>
      <w:r>
        <w:rPr>
          <w:rStyle w:val="CommentReference"/>
        </w:rPr>
        <w:annotationRef/>
      </w:r>
      <w:r>
        <w:t>Use Cohen’s modus tollens example to show this</w:t>
      </w:r>
    </w:p>
  </w:comment>
  <w:comment w:id="9" w:author="Chris Hartgerink" w:date="2014-04-19T16:14:00Z" w:initials="CH">
    <w:p w14:paraId="45A87ABE" w14:textId="49128661" w:rsidR="000E4058" w:rsidRDefault="000E4058">
      <w:pPr>
        <w:pStyle w:val="CommentText"/>
      </w:pPr>
      <w:r>
        <w:rPr>
          <w:rStyle w:val="CommentReference"/>
        </w:rPr>
        <w:annotationRef/>
      </w:r>
      <w:r>
        <w:t>Hm, I am not sure if this is still too abstract. Cohen frames it differently, but that is too out of the way for our piece (H0 = American, H1 = member of congress). Could say something about Premise only talking about H1 in case of H0, not H0 in case of H1.</w:t>
      </w:r>
    </w:p>
  </w:comment>
  <w:comment w:id="10" w:author="Chris Hartgerink" w:date="2014-04-19T10:19:00Z" w:initials="CH">
    <w:p w14:paraId="71C1CB36" w14:textId="2B651AA9" w:rsidR="00D31C3C" w:rsidRDefault="00D31C3C">
      <w:pPr>
        <w:pStyle w:val="CommentText"/>
      </w:pPr>
      <w:r>
        <w:rPr>
          <w:rStyle w:val="CommentReference"/>
        </w:rPr>
        <w:annotationRef/>
      </w:r>
      <w:r>
        <w:t xml:space="preserve">Shortly recap the NHST table </w:t>
      </w:r>
    </w:p>
  </w:comment>
  <w:comment w:id="11" w:author="Chris Hartgerink" w:date="2014-04-19T10:57:00Z" w:initials="CH">
    <w:p w14:paraId="6D2B41BE" w14:textId="1F70DC87" w:rsidR="00E34368" w:rsidRDefault="00E34368">
      <w:pPr>
        <w:pStyle w:val="CommentText"/>
      </w:pPr>
      <w:r>
        <w:rPr>
          <w:rStyle w:val="CommentReference"/>
        </w:rPr>
        <w:annotationRef/>
      </w:r>
      <w:r>
        <w:t>Read paper</w:t>
      </w:r>
    </w:p>
  </w:comment>
  <w:comment w:id="12" w:author="Chris Hartgerink" w:date="2014-04-07T15:10:00Z" w:initials="CH">
    <w:p w14:paraId="1D742207" w14:textId="343CAA58" w:rsidR="00DD00A8" w:rsidRDefault="00DD00A8">
      <w:pPr>
        <w:pStyle w:val="CommentText"/>
      </w:pPr>
      <w:r>
        <w:rPr>
          <w:rStyle w:val="CommentReference"/>
        </w:rPr>
        <w:annotationRef/>
      </w:r>
      <w:r>
        <w:t>Cite the discrepancy from greenwald 1976</w:t>
      </w:r>
    </w:p>
  </w:comment>
  <w:comment w:id="13" w:author="Chris Hartgerink" w:date="2014-04-19T11:06:00Z" w:initials="CH">
    <w:p w14:paraId="32B525E6" w14:textId="2579556C" w:rsidR="00183377" w:rsidRDefault="00183377">
      <w:pPr>
        <w:pStyle w:val="CommentText"/>
      </w:pPr>
      <w:r>
        <w:rPr>
          <w:rStyle w:val="CommentReference"/>
        </w:rPr>
        <w:annotationRef/>
      </w:r>
      <w:r>
        <w:t>Check this.</w:t>
      </w:r>
    </w:p>
  </w:comment>
  <w:comment w:id="14" w:author="Chris Hartgerink" w:date="2014-04-19T12:40:00Z" w:initials="CH">
    <w:p w14:paraId="5F48C2DB" w14:textId="7C1B09D8" w:rsidR="00B715C7" w:rsidRDefault="00B715C7">
      <w:pPr>
        <w:pStyle w:val="CommentText"/>
      </w:pPr>
      <w:r>
        <w:rPr>
          <w:rStyle w:val="CommentReference"/>
        </w:rPr>
        <w:annotationRef/>
      </w:r>
      <w:r>
        <w:t>Insert refs from harlow that say all tests are significant</w:t>
      </w:r>
    </w:p>
  </w:comment>
  <w:comment w:id="16" w:author="Chris Hartgerink" w:date="2014-04-19T14:11:00Z" w:initials="CH">
    <w:p w14:paraId="0D889A1D" w14:textId="64D5465A" w:rsidR="005C3280" w:rsidRDefault="005C3280">
      <w:pPr>
        <w:pStyle w:val="CommentText"/>
      </w:pPr>
      <w:r>
        <w:rPr>
          <w:rStyle w:val="CommentReference"/>
        </w:rPr>
        <w:annotationRef/>
      </w:r>
      <w:r>
        <w:t>Talk about dichotomization of results</w:t>
      </w:r>
    </w:p>
  </w:comment>
  <w:comment w:id="17" w:author="Chris Hartgerink" w:date="2014-04-19T15:23:00Z" w:initials="CH">
    <w:p w14:paraId="57060B5C" w14:textId="6729F221" w:rsidR="008841E6" w:rsidRDefault="008841E6">
      <w:pPr>
        <w:pStyle w:val="CommentText"/>
      </w:pPr>
      <w:r>
        <w:rPr>
          <w:rStyle w:val="CommentReference"/>
        </w:rPr>
        <w:annotationRef/>
      </w:r>
      <w:r>
        <w:t>Did this earlier on</w:t>
      </w:r>
    </w:p>
  </w:comment>
  <w:comment w:id="18" w:author="Chris Hartgerink" w:date="2014-04-19T16:22:00Z" w:initials="CH">
    <w:p w14:paraId="234A0745" w14:textId="5E0C92DF" w:rsidR="00FD3A81" w:rsidRDefault="00FD3A81">
      <w:pPr>
        <w:pStyle w:val="CommentText"/>
      </w:pPr>
      <w:r>
        <w:rPr>
          <w:rStyle w:val="CommentReference"/>
        </w:rPr>
        <w:annotationRef/>
      </w:r>
      <w:r>
        <w:t>Talk about the origins of our data. Possibly make it a separate section or in the appendix as it is not central to the paper? We would only need to give short description (years, journals, number of results, number of non-signif results)</w:t>
      </w:r>
    </w:p>
    <w:p w14:paraId="33551806" w14:textId="77777777" w:rsidR="00862302" w:rsidRDefault="00862302">
      <w:pPr>
        <w:pStyle w:val="CommentText"/>
      </w:pPr>
    </w:p>
    <w:p w14:paraId="62876270" w14:textId="3F1EF474" w:rsidR="00862302" w:rsidRDefault="00862302">
      <w:pPr>
        <w:pStyle w:val="CommentText"/>
      </w:pPr>
      <w:r>
        <w:t>The latter is interesting, as we can compare these to the numbers from Sterling (1959) and Sterling et al. (1995)</w:t>
      </w:r>
    </w:p>
  </w:comment>
  <w:comment w:id="19" w:author="Chris Hartgerink" w:date="2014-04-19T16:28:00Z" w:initials="CH">
    <w:p w14:paraId="6070EF97" w14:textId="327D815B" w:rsidR="00F962C5" w:rsidRDefault="00F962C5">
      <w:pPr>
        <w:pStyle w:val="CommentText"/>
      </w:pPr>
      <w:r>
        <w:rPr>
          <w:rStyle w:val="CommentReference"/>
        </w:rPr>
        <w:annotationRef/>
      </w:r>
      <w:r>
        <w:t>Insert number</w:t>
      </w:r>
    </w:p>
  </w:comment>
  <w:comment w:id="20" w:author="Chris Hartgerink" w:date="2014-04-08T16:01:00Z" w:initials="CH">
    <w:p w14:paraId="62779FBB" w14:textId="45844727" w:rsidR="00DD00A8" w:rsidRDefault="00DD00A8">
      <w:pPr>
        <w:pStyle w:val="CommentText"/>
      </w:pPr>
      <w:r>
        <w:rPr>
          <w:rStyle w:val="CommentReference"/>
        </w:rPr>
        <w:annotationRef/>
      </w:r>
      <w:r>
        <w:t>Need to explain the technicalities of the test, how were these formulae derived</w:t>
      </w:r>
    </w:p>
  </w:comment>
  <w:comment w:id="22" w:author="Chris Hartgerink" w:date="2014-03-28T11:33:00Z" w:initials="CH">
    <w:p w14:paraId="3B585C8C" w14:textId="29D97AAE" w:rsidR="00DD00A8" w:rsidRDefault="00DD00A8">
      <w:pPr>
        <w:pStyle w:val="CommentText"/>
      </w:pPr>
      <w:r>
        <w:rPr>
          <w:rStyle w:val="CommentReference"/>
        </w:rPr>
        <w:annotationRef/>
      </w:r>
      <w:r>
        <w:t>People behave as if they ar in statistical heaven</w:t>
      </w:r>
    </w:p>
  </w:comment>
  <w:comment w:id="23" w:author="Chris Hartgerink" w:date="2014-03-19T01:35:00Z" w:initials="CH">
    <w:p w14:paraId="1F409065" w14:textId="68E5F4E6" w:rsidR="00DD00A8" w:rsidRDefault="00DD00A8">
      <w:pPr>
        <w:pStyle w:val="CommentText"/>
      </w:pPr>
      <w:r>
        <w:rPr>
          <w:rStyle w:val="CommentReference"/>
        </w:rPr>
        <w:annotationRef/>
      </w:r>
      <w:r>
        <w:t>Add short explanations of these examples?</w:t>
      </w:r>
    </w:p>
  </w:comment>
  <w:comment w:id="24" w:author="Jelte Wicherts" w:date="2014-03-16T16:13:00Z" w:initials="JW">
    <w:p w14:paraId="67F69A67" w14:textId="2845A276" w:rsidR="00DD00A8" w:rsidRPr="00B36576" w:rsidRDefault="00DD00A8" w:rsidP="00B36576">
      <w:pPr>
        <w:pStyle w:val="CommentText"/>
      </w:pPr>
      <w:r>
        <w:rPr>
          <w:rStyle w:val="CommentReference"/>
        </w:rPr>
        <w:annotationRef/>
      </w:r>
      <w:r w:rsidRPr="00B36576">
        <w:t>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6DA8D3" w15:done="0"/>
  <w15:commentEx w15:paraId="4D7B406B" w15:done="0"/>
  <w15:commentEx w15:paraId="262A014D" w15:done="0"/>
  <w15:commentEx w15:paraId="7829979A" w15:done="0"/>
  <w15:commentEx w15:paraId="24CE7A3F" w15:done="0"/>
  <w15:commentEx w15:paraId="631900EC" w15:done="0"/>
  <w15:commentEx w15:paraId="7AEB9B76" w15:done="0"/>
  <w15:commentEx w15:paraId="45A87ABE" w15:done="0"/>
  <w15:commentEx w15:paraId="71C1CB36" w15:done="0"/>
  <w15:commentEx w15:paraId="6D2B41BE" w15:done="0"/>
  <w15:commentEx w15:paraId="1D742207" w15:done="0"/>
  <w15:commentEx w15:paraId="32B525E6" w15:done="0"/>
  <w15:commentEx w15:paraId="5F48C2DB" w15:done="0"/>
  <w15:commentEx w15:paraId="0D889A1D" w15:done="1"/>
  <w15:commentEx w15:paraId="57060B5C" w15:paraIdParent="0D889A1D" w15:done="1"/>
  <w15:commentEx w15:paraId="62876270" w15:done="0"/>
  <w15:commentEx w15:paraId="6070EF97" w15:done="0"/>
  <w15:commentEx w15:paraId="62779FBB" w15:done="0"/>
  <w15:commentEx w15:paraId="3B585C8C" w15:done="0"/>
  <w15:commentEx w15:paraId="1F409065" w15:done="0"/>
  <w15:commentEx w15:paraId="67F69A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ADF87" w14:textId="77777777" w:rsidR="008F52C7" w:rsidRDefault="008F52C7" w:rsidP="00B36576">
      <w:r>
        <w:separator/>
      </w:r>
    </w:p>
  </w:endnote>
  <w:endnote w:type="continuationSeparator" w:id="0">
    <w:p w14:paraId="322B95B2" w14:textId="77777777" w:rsidR="008F52C7" w:rsidRDefault="008F52C7" w:rsidP="00B36576">
      <w:r>
        <w:continuationSeparator/>
      </w:r>
    </w:p>
  </w:endnote>
  <w:endnote w:type="continuationNotice" w:id="1">
    <w:p w14:paraId="0F995412" w14:textId="77777777" w:rsidR="008F52C7" w:rsidRDefault="008F52C7"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5BA416" w14:textId="77777777" w:rsidR="008F52C7" w:rsidRDefault="008F52C7" w:rsidP="00B36576">
      <w:r>
        <w:separator/>
      </w:r>
    </w:p>
  </w:footnote>
  <w:footnote w:type="continuationSeparator" w:id="0">
    <w:p w14:paraId="2602ECE1" w14:textId="77777777" w:rsidR="008F52C7" w:rsidRDefault="008F52C7" w:rsidP="00B36576">
      <w:r>
        <w:continuationSeparator/>
      </w:r>
    </w:p>
  </w:footnote>
  <w:footnote w:type="continuationNotice" w:id="1">
    <w:p w14:paraId="7754CCDE" w14:textId="77777777" w:rsidR="008F52C7" w:rsidRDefault="008F52C7" w:rsidP="00B36576"/>
  </w:footnote>
  <w:footnote w:id="2">
    <w:p w14:paraId="38AC4B35" w14:textId="216E0FDD" w:rsidR="000E4058" w:rsidRPr="000E4058" w:rsidRDefault="000E4058">
      <w:pPr>
        <w:pStyle w:val="FootnoteText"/>
      </w:pPr>
      <w:r>
        <w:rPr>
          <w:rStyle w:val="FootnoteReference"/>
        </w:rPr>
        <w:footnoteRef/>
      </w:r>
      <w:r>
        <w:t xml:space="preserve"> </w:t>
      </w:r>
      <w:r w:rsidRPr="000E4058">
        <w:t xml:space="preserve">This becomes especially confusing due to R.A. Fisher, who </w:t>
      </w:r>
      <w:r>
        <w:t>equated statistical hypothesis testing with scientific hypothesis testing.</w:t>
      </w:r>
    </w:p>
  </w:footnote>
  <w:footnote w:id="3">
    <w:p w14:paraId="7EBCD5F1" w14:textId="01C17E8D" w:rsidR="005A1BFA" w:rsidRPr="000E4058" w:rsidRDefault="005A1BFA">
      <w:pPr>
        <w:pStyle w:val="FootnoteText"/>
      </w:pPr>
      <w:r>
        <w:rPr>
          <w:rStyle w:val="FootnoteReference"/>
        </w:rPr>
        <w:footnoteRef/>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r>
              <w:rPr>
                <w:rFonts w:ascii="Cambria Math" w:hAnsi="Cambria Math"/>
              </w:rPr>
              <m:t>P</m:t>
            </m:r>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r>
              <w:rPr>
                <w:rFonts w:ascii="Cambria Math" w:hAnsi="Cambria Math"/>
              </w:rPr>
              <m:t>P(D|</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den>
        </m:f>
      </m:oMath>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DD00A8" w:rsidRPr="00F0642F" w:rsidRDefault="00DD00A8" w:rsidP="00B36576">
    <w:pPr>
      <w:pStyle w:val="Header"/>
    </w:pPr>
    <w:r>
      <w:t>TOO GOOD TO BE FALSE</w:t>
    </w:r>
    <w:r>
      <w:tab/>
    </w:r>
    <w:r>
      <w:tab/>
    </w:r>
    <w:r>
      <w:fldChar w:fldCharType="begin"/>
    </w:r>
    <w:r>
      <w:instrText xml:space="preserve"> PAGE  \* Arabic  \* MERGEFORMAT </w:instrText>
    </w:r>
    <w:r>
      <w:fldChar w:fldCharType="separate"/>
    </w:r>
    <w:r w:rsidR="00223070">
      <w:rPr>
        <w:noProof/>
      </w:rPr>
      <w:t>1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55D8171A" w14:textId="5C4C1007" w:rsidR="00DD00A8" w:rsidRPr="00D00734" w:rsidRDefault="00DD00A8" w:rsidP="00891E0E">
        <w:pPr>
          <w:pStyle w:val="Header"/>
          <w:jc w:val="right"/>
        </w:pPr>
        <w:r>
          <w:t>Running head: TOO GOOD TO BE FALSE</w:t>
        </w:r>
        <w:r>
          <w:tab/>
        </w:r>
        <w:r>
          <w:tab/>
        </w:r>
        <w:r>
          <w:fldChar w:fldCharType="begin"/>
        </w:r>
        <w:r>
          <w:instrText xml:space="preserve"> PAGE   \* MERGEFORMAT </w:instrText>
        </w:r>
        <w:r>
          <w:fldChar w:fldCharType="separate"/>
        </w:r>
        <w:r w:rsidR="009415DE">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3">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251C"/>
    <w:rsid w:val="00002639"/>
    <w:rsid w:val="000033F6"/>
    <w:rsid w:val="000101A2"/>
    <w:rsid w:val="00020EE7"/>
    <w:rsid w:val="0002229A"/>
    <w:rsid w:val="00023E98"/>
    <w:rsid w:val="00027320"/>
    <w:rsid w:val="0005344D"/>
    <w:rsid w:val="00061387"/>
    <w:rsid w:val="000720A5"/>
    <w:rsid w:val="00091580"/>
    <w:rsid w:val="000A322E"/>
    <w:rsid w:val="000A40A1"/>
    <w:rsid w:val="000A446D"/>
    <w:rsid w:val="000C3870"/>
    <w:rsid w:val="000C3C53"/>
    <w:rsid w:val="000D0F0E"/>
    <w:rsid w:val="000E2487"/>
    <w:rsid w:val="000E3E15"/>
    <w:rsid w:val="000E4058"/>
    <w:rsid w:val="000F346C"/>
    <w:rsid w:val="000F425D"/>
    <w:rsid w:val="0011653B"/>
    <w:rsid w:val="0012326E"/>
    <w:rsid w:val="00126E53"/>
    <w:rsid w:val="001567C1"/>
    <w:rsid w:val="0018274D"/>
    <w:rsid w:val="00182F52"/>
    <w:rsid w:val="00183377"/>
    <w:rsid w:val="00183CD5"/>
    <w:rsid w:val="00190DD8"/>
    <w:rsid w:val="00191792"/>
    <w:rsid w:val="001B28D4"/>
    <w:rsid w:val="001D2C1A"/>
    <w:rsid w:val="001D4817"/>
    <w:rsid w:val="001D5560"/>
    <w:rsid w:val="001E191B"/>
    <w:rsid w:val="001F0DA9"/>
    <w:rsid w:val="001F1630"/>
    <w:rsid w:val="001F48BE"/>
    <w:rsid w:val="002073FB"/>
    <w:rsid w:val="00207669"/>
    <w:rsid w:val="002212C7"/>
    <w:rsid w:val="00223070"/>
    <w:rsid w:val="00225750"/>
    <w:rsid w:val="00232392"/>
    <w:rsid w:val="00240572"/>
    <w:rsid w:val="00241FCD"/>
    <w:rsid w:val="00242A80"/>
    <w:rsid w:val="0024770B"/>
    <w:rsid w:val="00247770"/>
    <w:rsid w:val="0026739E"/>
    <w:rsid w:val="0027018D"/>
    <w:rsid w:val="00276591"/>
    <w:rsid w:val="0029473B"/>
    <w:rsid w:val="002964CC"/>
    <w:rsid w:val="002A2271"/>
    <w:rsid w:val="002C30DE"/>
    <w:rsid w:val="002C66D4"/>
    <w:rsid w:val="002D6C48"/>
    <w:rsid w:val="002D75DE"/>
    <w:rsid w:val="002E0134"/>
    <w:rsid w:val="002F2637"/>
    <w:rsid w:val="002F45C3"/>
    <w:rsid w:val="002F6511"/>
    <w:rsid w:val="00315542"/>
    <w:rsid w:val="00330272"/>
    <w:rsid w:val="00331BD2"/>
    <w:rsid w:val="003462DD"/>
    <w:rsid w:val="00361456"/>
    <w:rsid w:val="00382E41"/>
    <w:rsid w:val="0038523F"/>
    <w:rsid w:val="00392151"/>
    <w:rsid w:val="00393098"/>
    <w:rsid w:val="003A3647"/>
    <w:rsid w:val="003A61E3"/>
    <w:rsid w:val="003B0000"/>
    <w:rsid w:val="003B0ABB"/>
    <w:rsid w:val="003D06B1"/>
    <w:rsid w:val="003F12F5"/>
    <w:rsid w:val="003F41DA"/>
    <w:rsid w:val="003F4454"/>
    <w:rsid w:val="00416049"/>
    <w:rsid w:val="004248DC"/>
    <w:rsid w:val="00427DDF"/>
    <w:rsid w:val="00431F68"/>
    <w:rsid w:val="0043364E"/>
    <w:rsid w:val="00437480"/>
    <w:rsid w:val="00463D1F"/>
    <w:rsid w:val="00464754"/>
    <w:rsid w:val="004768B8"/>
    <w:rsid w:val="00483CE1"/>
    <w:rsid w:val="004B4AB2"/>
    <w:rsid w:val="004B53FA"/>
    <w:rsid w:val="004B646B"/>
    <w:rsid w:val="004E4133"/>
    <w:rsid w:val="004E4453"/>
    <w:rsid w:val="004F2E51"/>
    <w:rsid w:val="00504454"/>
    <w:rsid w:val="00515D9F"/>
    <w:rsid w:val="00527402"/>
    <w:rsid w:val="00531DEC"/>
    <w:rsid w:val="00532287"/>
    <w:rsid w:val="00541470"/>
    <w:rsid w:val="0054392D"/>
    <w:rsid w:val="005446DB"/>
    <w:rsid w:val="0054629A"/>
    <w:rsid w:val="00556363"/>
    <w:rsid w:val="005620EB"/>
    <w:rsid w:val="00562E3B"/>
    <w:rsid w:val="005636DC"/>
    <w:rsid w:val="0056505D"/>
    <w:rsid w:val="00573371"/>
    <w:rsid w:val="0057388D"/>
    <w:rsid w:val="005839DA"/>
    <w:rsid w:val="005874BC"/>
    <w:rsid w:val="00587F54"/>
    <w:rsid w:val="00594680"/>
    <w:rsid w:val="005A1BFA"/>
    <w:rsid w:val="005B0D3B"/>
    <w:rsid w:val="005B6424"/>
    <w:rsid w:val="005B642A"/>
    <w:rsid w:val="005C3280"/>
    <w:rsid w:val="005C3510"/>
    <w:rsid w:val="005D19B7"/>
    <w:rsid w:val="005D7C67"/>
    <w:rsid w:val="005E3A10"/>
    <w:rsid w:val="005E6613"/>
    <w:rsid w:val="005F0490"/>
    <w:rsid w:val="005F050F"/>
    <w:rsid w:val="005F1AE8"/>
    <w:rsid w:val="00602A83"/>
    <w:rsid w:val="0060350F"/>
    <w:rsid w:val="00617861"/>
    <w:rsid w:val="00617B42"/>
    <w:rsid w:val="00621017"/>
    <w:rsid w:val="00642CEC"/>
    <w:rsid w:val="00644C48"/>
    <w:rsid w:val="0065014D"/>
    <w:rsid w:val="0065167E"/>
    <w:rsid w:val="006633D1"/>
    <w:rsid w:val="00663C7C"/>
    <w:rsid w:val="0066474E"/>
    <w:rsid w:val="00665EE8"/>
    <w:rsid w:val="00670BC2"/>
    <w:rsid w:val="00675422"/>
    <w:rsid w:val="006965ED"/>
    <w:rsid w:val="006A34AA"/>
    <w:rsid w:val="006C2C95"/>
    <w:rsid w:val="006C3913"/>
    <w:rsid w:val="006C581C"/>
    <w:rsid w:val="006D1BA1"/>
    <w:rsid w:val="006D7EF3"/>
    <w:rsid w:val="006E7D5E"/>
    <w:rsid w:val="006F0A2E"/>
    <w:rsid w:val="006F2E23"/>
    <w:rsid w:val="0072458C"/>
    <w:rsid w:val="00727104"/>
    <w:rsid w:val="00730A42"/>
    <w:rsid w:val="00737921"/>
    <w:rsid w:val="0075215A"/>
    <w:rsid w:val="00771AFC"/>
    <w:rsid w:val="00772C88"/>
    <w:rsid w:val="007758C1"/>
    <w:rsid w:val="0078723D"/>
    <w:rsid w:val="007A0936"/>
    <w:rsid w:val="007A6097"/>
    <w:rsid w:val="007B093D"/>
    <w:rsid w:val="007B32E9"/>
    <w:rsid w:val="007B40EB"/>
    <w:rsid w:val="007B60C8"/>
    <w:rsid w:val="007C7464"/>
    <w:rsid w:val="007E2FC4"/>
    <w:rsid w:val="00811959"/>
    <w:rsid w:val="00825093"/>
    <w:rsid w:val="008355BE"/>
    <w:rsid w:val="008375F9"/>
    <w:rsid w:val="0084448B"/>
    <w:rsid w:val="00862302"/>
    <w:rsid w:val="00862F7B"/>
    <w:rsid w:val="00864E10"/>
    <w:rsid w:val="0088356C"/>
    <w:rsid w:val="008841E6"/>
    <w:rsid w:val="00885C40"/>
    <w:rsid w:val="00891E0E"/>
    <w:rsid w:val="008924CA"/>
    <w:rsid w:val="008A23AB"/>
    <w:rsid w:val="008B7416"/>
    <w:rsid w:val="008C2EA5"/>
    <w:rsid w:val="008C3D42"/>
    <w:rsid w:val="008D35C8"/>
    <w:rsid w:val="008D3E5F"/>
    <w:rsid w:val="008F12CD"/>
    <w:rsid w:val="008F345C"/>
    <w:rsid w:val="008F52C7"/>
    <w:rsid w:val="009053D5"/>
    <w:rsid w:val="00915716"/>
    <w:rsid w:val="00916608"/>
    <w:rsid w:val="009177F0"/>
    <w:rsid w:val="00923078"/>
    <w:rsid w:val="00923394"/>
    <w:rsid w:val="00927B10"/>
    <w:rsid w:val="00930BF4"/>
    <w:rsid w:val="00936042"/>
    <w:rsid w:val="00936CFA"/>
    <w:rsid w:val="009415DE"/>
    <w:rsid w:val="009621E1"/>
    <w:rsid w:val="00970BB9"/>
    <w:rsid w:val="00990811"/>
    <w:rsid w:val="009A4D6E"/>
    <w:rsid w:val="009C5182"/>
    <w:rsid w:val="009C66C6"/>
    <w:rsid w:val="009D2229"/>
    <w:rsid w:val="009D2B94"/>
    <w:rsid w:val="009D6F09"/>
    <w:rsid w:val="009E05F1"/>
    <w:rsid w:val="009E3514"/>
    <w:rsid w:val="009E36A4"/>
    <w:rsid w:val="009F699A"/>
    <w:rsid w:val="00A02FC8"/>
    <w:rsid w:val="00A049E2"/>
    <w:rsid w:val="00A55F9D"/>
    <w:rsid w:val="00A57078"/>
    <w:rsid w:val="00A62884"/>
    <w:rsid w:val="00A663EE"/>
    <w:rsid w:val="00A933F1"/>
    <w:rsid w:val="00A940A3"/>
    <w:rsid w:val="00AA6DCE"/>
    <w:rsid w:val="00AC5FB0"/>
    <w:rsid w:val="00AD2081"/>
    <w:rsid w:val="00AD3079"/>
    <w:rsid w:val="00AF48D7"/>
    <w:rsid w:val="00AF695B"/>
    <w:rsid w:val="00AF7F16"/>
    <w:rsid w:val="00B13900"/>
    <w:rsid w:val="00B1754B"/>
    <w:rsid w:val="00B267B2"/>
    <w:rsid w:val="00B357C1"/>
    <w:rsid w:val="00B36576"/>
    <w:rsid w:val="00B50B7C"/>
    <w:rsid w:val="00B526D3"/>
    <w:rsid w:val="00B61253"/>
    <w:rsid w:val="00B639A9"/>
    <w:rsid w:val="00B715C7"/>
    <w:rsid w:val="00B774F1"/>
    <w:rsid w:val="00B85015"/>
    <w:rsid w:val="00B9097E"/>
    <w:rsid w:val="00B929A4"/>
    <w:rsid w:val="00B936F9"/>
    <w:rsid w:val="00B96B5E"/>
    <w:rsid w:val="00BA1F1C"/>
    <w:rsid w:val="00BA6A5C"/>
    <w:rsid w:val="00BB40B1"/>
    <w:rsid w:val="00BB6440"/>
    <w:rsid w:val="00BE54D7"/>
    <w:rsid w:val="00C00D63"/>
    <w:rsid w:val="00C06BAF"/>
    <w:rsid w:val="00C4525C"/>
    <w:rsid w:val="00C53305"/>
    <w:rsid w:val="00C55072"/>
    <w:rsid w:val="00C626C1"/>
    <w:rsid w:val="00C952D5"/>
    <w:rsid w:val="00CA7F64"/>
    <w:rsid w:val="00CB4021"/>
    <w:rsid w:val="00CD5AB7"/>
    <w:rsid w:val="00CE1D2D"/>
    <w:rsid w:val="00CE55A2"/>
    <w:rsid w:val="00CF7071"/>
    <w:rsid w:val="00CF7244"/>
    <w:rsid w:val="00D00734"/>
    <w:rsid w:val="00D17EE6"/>
    <w:rsid w:val="00D2168C"/>
    <w:rsid w:val="00D31C3C"/>
    <w:rsid w:val="00D57759"/>
    <w:rsid w:val="00D673AB"/>
    <w:rsid w:val="00D80C59"/>
    <w:rsid w:val="00D82250"/>
    <w:rsid w:val="00DB261F"/>
    <w:rsid w:val="00DD00A8"/>
    <w:rsid w:val="00E06869"/>
    <w:rsid w:val="00E2712E"/>
    <w:rsid w:val="00E27E53"/>
    <w:rsid w:val="00E34368"/>
    <w:rsid w:val="00E44AAA"/>
    <w:rsid w:val="00E71E6D"/>
    <w:rsid w:val="00E71F24"/>
    <w:rsid w:val="00E75223"/>
    <w:rsid w:val="00E75938"/>
    <w:rsid w:val="00E84BAE"/>
    <w:rsid w:val="00E860D4"/>
    <w:rsid w:val="00E865A4"/>
    <w:rsid w:val="00E86648"/>
    <w:rsid w:val="00EC6201"/>
    <w:rsid w:val="00EC755E"/>
    <w:rsid w:val="00ED693F"/>
    <w:rsid w:val="00ED6C5B"/>
    <w:rsid w:val="00EE725C"/>
    <w:rsid w:val="00F014B0"/>
    <w:rsid w:val="00F11D6C"/>
    <w:rsid w:val="00F17ED4"/>
    <w:rsid w:val="00F27D2C"/>
    <w:rsid w:val="00F44CFE"/>
    <w:rsid w:val="00F6711F"/>
    <w:rsid w:val="00F81649"/>
    <w:rsid w:val="00F85A51"/>
    <w:rsid w:val="00F90E31"/>
    <w:rsid w:val="00F9313C"/>
    <w:rsid w:val="00F962C5"/>
    <w:rsid w:val="00FA03C1"/>
    <w:rsid w:val="00FA46CD"/>
    <w:rsid w:val="00FB3485"/>
    <w:rsid w:val="00FB3F90"/>
    <w:rsid w:val="00FB62F1"/>
    <w:rsid w:val="00FB734C"/>
    <w:rsid w:val="00FC395E"/>
    <w:rsid w:val="00FD21D0"/>
    <w:rsid w:val="00FD3A81"/>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8338C2C0-E7F2-460C-9ADA-5062A5C9E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4E2B"/>
    <w:rsid w:val="005A6A11"/>
    <w:rsid w:val="005D4E2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4E2B"/>
    <w:rPr>
      <w:rFonts w:cs="Times New Roman"/>
      <w:sz w:val="3276"/>
      <w:szCs w:val="3276"/>
    </w:rPr>
  </w:style>
  <w:style w:type="character" w:default="1" w:styleId="DefaultParagraphFont">
    <w:name w:val="Default Paragraph Font"/>
    <w:uiPriority w:val="1"/>
    <w:semiHidden/>
    <w:unhideWhenUsed/>
    <w:rsid w:val="005D4E2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4E2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B3920-9847-4AA7-A84D-E5DA6E803B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6</TotalTime>
  <Pages>15</Pages>
  <Words>7434</Words>
  <Characters>40893</Characters>
  <Application>Microsoft Office Word</Application>
  <DocSecurity>0</DocSecurity>
  <Lines>340</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04</cp:revision>
  <dcterms:created xsi:type="dcterms:W3CDTF">2014-02-16T19:37:00Z</dcterms:created>
  <dcterms:modified xsi:type="dcterms:W3CDTF">2014-04-1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